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6F75320" w14:textId="376AB604" w:rsidR="00245445" w:rsidRDefault="00245445" w:rsidP="007B624A">
      <w:pPr>
        <w:pStyle w:val="Heading1"/>
      </w:pPr>
      <w:r>
        <w:t xml:space="preserve">Muscle mTORC1 Activation Causes </w:t>
      </w:r>
      <w:r w:rsidR="000F13F0">
        <w:t xml:space="preserve">Reduced </w:t>
      </w:r>
      <w:r w:rsidR="00266DA2">
        <w:t>Adiposity</w:t>
      </w:r>
      <w:r w:rsidR="00B91EDD">
        <w:t xml:space="preserve"> in Mice</w:t>
      </w:r>
    </w:p>
    <w:p w14:paraId="389F3CC2" w14:textId="77777777" w:rsidR="00E32EF3" w:rsidRDefault="00E32EF3" w:rsidP="00E32EF3"/>
    <w:p w14:paraId="4FEAA9A1" w14:textId="367F72B7" w:rsidR="00E32EF3" w:rsidRPr="00E32EF3" w:rsidRDefault="00E32EF3" w:rsidP="00E32EF3">
      <w:r>
        <w:t xml:space="preserve">Erin </w:t>
      </w:r>
      <w:r w:rsidR="00736644">
        <w:t xml:space="preserve">J. </w:t>
      </w:r>
      <w:r>
        <w:t>Stephenson, Innocence Har</w:t>
      </w:r>
      <w:r w:rsidR="0050751B">
        <w:t xml:space="preserve">vey, Binbin Lu, </w:t>
      </w:r>
      <w:r w:rsidR="00496EF3">
        <w:t>JeAnna</w:t>
      </w:r>
      <w:r w:rsidR="003669B1">
        <w:t xml:space="preserve"> R.</w:t>
      </w:r>
      <w:r w:rsidR="00496EF3">
        <w:t xml:space="preserve"> Redd, Matthew J. Peloquin, </w:t>
      </w:r>
      <w:r w:rsidR="0050751B">
        <w:t xml:space="preserve">Kaleigh Fisher, </w:t>
      </w:r>
      <w:r w:rsidR="00D863F7">
        <w:t xml:space="preserve">Jyothi Parvathareddy, </w:t>
      </w:r>
      <w:r w:rsidR="0050751B">
        <w:t xml:space="preserve">Quynh </w:t>
      </w:r>
      <w:r w:rsidR="001037A6">
        <w:t xml:space="preserve">T. </w:t>
      </w:r>
      <w:r w:rsidR="0050751B">
        <w:t xml:space="preserve">Tran, </w:t>
      </w:r>
      <w:r w:rsidR="00D863F7">
        <w:t xml:space="preserve">Joan C. Han, </w:t>
      </w:r>
      <w:r>
        <w:t>and Alan R. Saltiel</w:t>
      </w:r>
      <w:r w:rsidR="00926840">
        <w:t xml:space="preserve"> and </w:t>
      </w:r>
      <w:r w:rsidR="00926840" w:rsidRPr="00926840">
        <w:t xml:space="preserve"> </w:t>
      </w:r>
      <w:r w:rsidR="00926840">
        <w:t>Dave Bridges</w:t>
      </w:r>
    </w:p>
    <w:p w14:paraId="18FD25D7" w14:textId="77777777" w:rsidR="007B624A" w:rsidRDefault="007B624A" w:rsidP="007B624A">
      <w:pPr>
        <w:pStyle w:val="Heading1"/>
      </w:pPr>
      <w:r>
        <w:t>Abstract</w:t>
      </w:r>
    </w:p>
    <w:p w14:paraId="42A16D24" w14:textId="77777777" w:rsidR="007B624A" w:rsidRDefault="007B624A" w:rsidP="007B624A">
      <w:pPr>
        <w:pStyle w:val="Heading1"/>
      </w:pPr>
      <w:r>
        <w:t>Introduction</w:t>
      </w:r>
    </w:p>
    <w:p w14:paraId="53C3577F" w14:textId="77777777" w:rsidR="004D4201" w:rsidRDefault="004D4201" w:rsidP="004D4201"/>
    <w:p w14:paraId="0F4F6248" w14:textId="5F924E19" w:rsidR="00AC73D9" w:rsidRDefault="00D45DD4" w:rsidP="004D4201">
      <w:r>
        <w:t xml:space="preserve">Obesity is a worldwide health problem, with comorbidities including diabetes, cardiovascular </w:t>
      </w:r>
      <w:r w:rsidR="00E2598A">
        <w:t xml:space="preserve">and liver disease </w:t>
      </w:r>
      <w:r w:rsidR="00E2598A">
        <w:fldChar w:fldCharType="begin" w:fldLock="1"/>
      </w:r>
      <w:r w:rsidR="00E2598A">
        <w:instrText>ADDIN CSL_CITATION { "citationItems" : [ { "id" : "ITEM-1", "itemData" : { "URL" : "http://www.who.int/mediacentre/factsheets/fs311/en/", "author" : [ { "dropping-particle" : "", "family" : "World Health Organization", "given" : "", "non-dropping-particle" : "", "parse-names" : false, "suffix" : "" } ], "id" : "ITEM-1", "issued" : { "date-parts" : [ [ "2013" ] ] }, "title" : "Obesity and Overweight", "type" : "webpage" }, "uris" : [ "http://www.mendeley.com/documents/?uuid=68d43687-5eee-4fe9-9992-e5f1815ef8d0" ] } ], "mendeley" : { "formattedCitation" : "[1]", "plainTextFormattedCitation" : "[1]", "previouslyFormattedCitation" : "[1]" }, "properties" : { "noteIndex" : 0 }, "schema" : "https://github.com/citation-style-language/schema/raw/master/csl-citation.json" }</w:instrText>
      </w:r>
      <w:r w:rsidR="00E2598A">
        <w:fldChar w:fldCharType="separate"/>
      </w:r>
      <w:r w:rsidR="00E2598A" w:rsidRPr="00E2598A">
        <w:rPr>
          <w:noProof/>
        </w:rPr>
        <w:t>[1]</w:t>
      </w:r>
      <w:r w:rsidR="00E2598A">
        <w:fldChar w:fldCharType="end"/>
      </w:r>
      <w:r w:rsidR="00E2598A">
        <w:t xml:space="preserve">.  </w:t>
      </w:r>
      <w:r>
        <w:t xml:space="preserve"> </w:t>
      </w:r>
      <w:r w:rsidR="00E2598A">
        <w:t>Current</w:t>
      </w:r>
      <w:r w:rsidR="00AC305E">
        <w:t xml:space="preserve"> modalities to prevent or reverse</w:t>
      </w:r>
      <w:r w:rsidR="00E2598A">
        <w:t xml:space="preserve"> obesity are ineffective and short-lived often due to reductions in energy expenditure and increases in hunger after weight loss </w:t>
      </w:r>
      <w:r w:rsidR="00E2598A">
        <w:fldChar w:fldCharType="begin" w:fldLock="1"/>
      </w:r>
      <w:r w:rsidR="00CD1EC4">
        <w:instrText>ADDIN CSL_CITATION { "citationItems" : [ { "id" : "ITEM-1", "itemData" : { "DOI" : "10.1016/0026-0495(84)90130-6", "ISSN" : "00260495", "author" : [ { "dropping-particle" : "", "family" : "Leibel", "given" : "Rudolph L.", "non-dropping-particle" : "", "parse-names" : false, "suffix" : "" }, { "dropping-particle" : "", "family" : "Hirsch", "given" : "Jules", "non-dropping-particle" : "", "parse-names" : false, "suffix" : "" } ], "container-title" : "Metabolism", "id" : "ITEM-1", "issue" : "2", "issued" : { "date-parts" : [ [ "1984", "2" ] ] }, "page" : "164-170", "title" : "Diminished energy requirements in reduced-obese patients", "type" : "article-journal", "volume" : "33" }, "uris" : [ "http://www.mendeley.com/documents/?uuid=f33a96b3-ae1e-4c10-be76-ffc5aedded1f" ] }, { "id" : "ITEM-2", "itemData" : { "DOI" : "10.1056/NEJM199503093321001", "ISSN" : "0028-4793", "PMID" : "7632212", "abstract" : "BACKGROUND: No current treatment for obesity reliably sustains weight loss, perhaps because compensatory metabolic processes resist the maintenance of the altered body weight. We examined the effects of experimental perturbations of body weight on energy expenditure to determine whether they lead to metabolic changes and whether obese subjects and those who have never been obese respond similarly. METHODS: We repeatedly measured 24-hour total energy expenditure, resting and nonresting energy expenditure, and the thermic effect of feeding in 18 obese subjects and 23 subjects who had never been obese. The subjects were studied at their usual body weight and after losing 10 to 20 percent of their body weight by underfeeding or gaining 10 percent by overfeeding. RESULTS: Maintenance of a body weight at a level 10 percent or more below the initial weight was associated with a mean (+/- SD) reduction in total energy expenditure of 6 +/- 3 kcal per kilogram of fat-free mass per day in the subjects who had never been obese (P &lt; 0.001) and 8 +/- 5 kcal per kilogram per day in the obese subjects (P &lt; 0.001). Resting energy expenditure and nonresting energy expenditure each decreased 3 to 4 kcal per kilogram of fat-free mass per day in both groups of subjects. Maintenance of body weight at a level 10 percent above the usual weight was associated with an increase in total energy expenditure of 9 +/- 7 kcal per kilogram of fat-free mass per day in the subjects who had never been obese (P &lt; 0.001) and 8 +/- 4 kcal per kilogram per day in the obese subjects (P &lt; 0.001). The thermic effect of feeding and nonresting energy expenditure increased by approximately 1 to 2 and 8 to 9 kcal per kilogram of fat-free mass per day, respectively, after weight gain. These changes in energy expenditure were not related to the degree of adiposity or the sex of the subjects. CONCLUSIONS: Maintenance of a reduced or elevated body weight is associated with compensatory changes in energy expenditure, which oppose the maintenance of a body weight that is different from the usual weight. These compensatory changes may account for the poor long-term efficacy of treatments for obesity.", "author" : [ { "dropping-particle" : "", "family" : "Leibel", "given" : "Rudolph L.", "non-dropping-particle" : "", "parse-names" : false, "suffix" : "" }, { "dropping-particle" : "", "family" : "Rosenbaum", "given" : "Michael", "non-dropping-particle" : "", "parse-names" : false, "suffix" : "" }, { "dropping-particle" : "", "family" : "Hirsch", "given" : "Jules", "non-dropping-particle" : "", "parse-names" : false, "suffix" : "" } ], "container-title" : "The New England journal of medicine", "id" : "ITEM-2", "issue" : "10", "issued" : { "date-parts" : [ [ "1995", "3", "9" ] ] }, "page" : "621-8", "title" : "Changes in energy expenditure resulting from altered body weight.", "type" : "article-journal", "volume" : "332" }, "uris" : [ "http://www.mendeley.com/documents/?uuid=8488746e-581f-4e06-b28c-2cc0eff18bed" ] }, { "id" : "ITEM-3", "itemData" : { "DOI" : "10.1056/NEJMoa1105816", "ISSN" : "0028-4793", "author" : [ { "dropping-particle" : "", "family" : "Sumithran", "given" : "Priya", "non-dropping-particle" : "", "parse-names" : false, "suffix" : "" }, { "dropping-particle" : "", "family" : "Prendergast", "given" : "Luke A.", "non-dropping-particle" : "", "parse-names" : false, "suffix" : "" }, { "dropping-particle" : "", "family" : "Delbridge", "given" : "Elizabeth", "non-dropping-particle" : "", "parse-names" : false, "suffix" : "" }, { "dropping-particle" : "", "family" : "Purcell", "given" : "Katrina", "non-dropping-particle" : "", "parse-names" : false, "suffix" : "" }, { "dropping-particle" : "", "family" : "Shulkes", "given" : "Arthur", "non-dropping-particle" : "", "parse-names" : false, "suffix" : "" }, { "dropping-particle" : "", "family" : "Kriketos", "given" : "Adamandia", "non-dropping-particle" : "", "parse-names" : false, "suffix" : "" }, { "dropping-particle" : "", "family" : "Proietto", "given" : "Joseph", "non-dropping-particle" : "", "parse-names" : false, "suffix" : "" } ], "container-title" : "New England Journal of Medicine", "id" : "ITEM-3", "issue" : "17", "issued" : { "date-parts" : [ [ "2011", "10", "27" ] ] }, "page" : "1597-1604", "title" : "Long-Term Persistence of Hormonal Adaptations to Weight Loss", "type" : "article-journal", "volume" : "365" }, "uris" : [ "http://www.mendeley.com/documents/?uuid=433b28ac-96c9-4a3b-ad76-6030ac16d906" ] } ], "mendeley" : { "formattedCitation" : "[2\u20134]", "plainTextFormattedCitation" : "[2\u20134]", "previouslyFormattedCitation" : "[2\u20134]" }, "properties" : { "noteIndex" : 0 }, "schema" : "https://github.com/citation-style-language/schema/raw/master/csl-citation.json" }</w:instrText>
      </w:r>
      <w:r w:rsidR="00E2598A">
        <w:fldChar w:fldCharType="separate"/>
      </w:r>
      <w:r w:rsidR="00E2598A" w:rsidRPr="00E2598A">
        <w:rPr>
          <w:noProof/>
        </w:rPr>
        <w:t>[2–4]</w:t>
      </w:r>
      <w:r w:rsidR="00E2598A">
        <w:fldChar w:fldCharType="end"/>
      </w:r>
      <w:r w:rsidR="00E2598A">
        <w:t xml:space="preserve">.  </w:t>
      </w:r>
      <w:r w:rsidR="00974B1E">
        <w:t xml:space="preserve">The genetic and dietary modifiers of energy expenditure are not well known, but recent reports have implicated low-carbohydrate (or high protein) diets in enhancing energy expenditure in both overfeeding and weight loss paradigms </w:t>
      </w:r>
      <w:r w:rsidR="00974B1E">
        <w:fldChar w:fldCharType="begin" w:fldLock="1"/>
      </w:r>
      <w:r w:rsidR="00882B61">
        <w:instrText>ADDIN CSL_CITATION { "citationItems" : [ { "id" : "ITEM-1", "itemData" : { "DOI" : "10.1001/jama.2011.1918", "ISSN" : "1538-3598", "PMID" : "22215165", "abstract" : "CONTEXT: The role of diet composition in response to overeating and energy dissipation in humans is unclear. OBJECTIVE: To evaluate the effects of overconsumption of low, normal, and high protein diets on weight gain, energy expenditure, and body composition. DESIGN, SETTING, AND PARTICIPANTS: A single-blind, randomized controlled trial of 25 US healthy, weight-stable male and female volunteers, aged 18 to 35 years with a body mass index between 19 and 30. The first participant was admitted to the inpatient metabolic unit in June 2005 and the last in October 2007. INTERVENTION: After consuming a weight-stabilizing diet for 13 to 25 days, participants were randomized to diets containing 5% of energy from protein (low protein), 15% (normal protein), or 25% (high protein), which they were overfed during the last 8 weeks of their 10- to 12-week stay in the inpatient metabolic unit. Compared with energy intake during the weight stabilization period, the protein diets provided approximately 40% more energy intake, which corresponds to 954 kcal/d (95% CI, 884-1022 kcal/d). MAIN OUTCOME MEASURES: Body composition was measured by dual-energy x-ray absorptiometry biweekly, resting energy expenditure was measured weekly by ventilated hood, and total energy expenditure by doubly labeled water prior to the overeating and weight stabilization periods and at weeks 7 to 8. RESULTS: Overeating produced significantly less weight gain in the low protein diet group (3.16 kg; 95% CI, 1.88-4.44 kg) compared with the normal protein diet group (6.05 kg; 95% CI, 4.84-7.26 kg) or the high protein diet group (6.51 kg; 95% CI, 5.23-7.79 kg) (P = .002). Body fat increased similarly in all 3 protein diet groups and represented 50% to more than 90% of the excess stored calories. Resting energy expenditure, total energy expenditure, and body protein did not increase during overfeeding with the low protein diet. In contrast, resting energy expenditure (normal protein diet: 160 kcal/d [95% CI, 102-218 kcal/d]; high protein diet: 227 kcal/d [95% CI, 165-289 kcal/d]) and body protein (lean body mass) (normal protein diet: 2.87 kg [95% CI, 2.11-3.62 kg]; high protein diet: 3.18 kg [95% CI, 2.37-3.98 kg]) increased significantly with the normal and high protein diets. CONCLUSIONS: Among persons living in a controlled setting, calories alone account for the increase in fat; protein affected energy expenditure and storage of lean body mass, but not body fat storage. TRIAL REGISTRATION: clinic\u2026", "author" : [ { "dropping-particle" : "", "family" : "Bray", "given" : "George A", "non-dropping-particle" : "", "parse-names" : false, "suffix" : "" }, { "dropping-particle" : "", "family" : "Smith", "given" : "Steven R", "non-dropping-particle" : "", "parse-names" : false, "suffix" : "" }, { "dropping-particle" : "", "family" : "Jonge", "given" : "Lilian", "non-dropping-particle" : "de", "parse-names" : false, "suffix" : "" }, { "dropping-particle" : "", "family" : "Xie", "given" : "Hui", "non-dropping-particle" : "", "parse-names" : false, "suffix" : "" }, { "dropping-particle" : "", "family" : "Rood", "given" : "Jennifer", "non-dropping-particle" : "", "parse-names" : false, "suffix" : "" }, { "dropping-particle" : "", "family" : "Martin", "given" : "Corby K", "non-dropping-particle" : "", "parse-names" : false, "suffix" : "" }, { "dropping-particle" : "", "family" : "Most", "given" : "Marlene", "non-dropping-particle" : "", "parse-names" : false, "suffix" : "" }, { "dropping-particle" : "", "family" : "Brock", "given" : "Courtney", "non-dropping-particle" : "", "parse-names" : false, "suffix" : "" }, { "dropping-particle" : "", "family" : "Mancuso", "given" : "Susan", "non-dropping-particle" : "", "parse-names" : false, "suffix" : "" }, { "dropping-particle" : "", "family" : "Redman", "given" : "Leanne M", "non-dropping-particle" : "", "parse-names" : false, "suffix" : "" } ], "container-title" : "JAMA : the journal of the American Medical Association", "id" : "ITEM-1", "issue" : "1", "issued" : { "date-parts" : [ [ "2012", "1", "4" ] ] }, "page" : "47-55", "publisher" : "Am Med Assoc", "title" : "Effect of dietary protein content on weight gain, energy expenditure, and body composition during overeating: a randomized controlled trial.", "type" : "article-journal", "volume" : "307" }, "uris" : [ "http://www.mendeley.com/documents/?uuid=4241f66f-dad6-4153-9bb2-976b923b7358" ] }, { "id" : "ITEM-2", "itemData" : { "DOI" : "10.1001/jama.2012.6607", "ISBN" : "0098-7484", "ISSN" : "1538-3598", "PMID" : "22735432", "abstract" : "CONTEXT: Reduced energy expenditure following weight loss is thought to contribute to weight gain. However, the effect of dietary composition on energy expenditure during weight-loss maintenance has not been studied.\\n\\nOBJECTIVE: To examine the effects of 3 diets differing widely in macronutrient composition and glycemic load on energy expenditure following weight loss.\\n\\nDESIGN, SETTING, AND PARTICIPANTS: A controlled 3-way crossover design involving 21 overweight and obese young adults conducted at Children's Hospital Boston and Brigham and Women's Hospital, Boston, Massachusetts, between June 16, 2006, and June 21, 2010, with recruitment by newspaper advertisements and postings.\\n\\nINTERVENTION: After achieving 10% to 15% weight loss while consuming a run-in diet, participants consumed an isocaloric low-fat diet (60% of energy from carbohydrate, 20% from fat, 20% from protein; high glycemic load), low-glycemic index diet (40% from carbohydrate, 40% from fat, and 20% from protein; moderate glycemic load), and very low-carbohydrate diet (10% from carbohydrate, 60% from fat, and 30% from protein; low glycemic load) in random order, each for 4 weeks.\\n\\nMAIN OUTCOME MEASURES: Primary outcome was resting energy expenditure (REE), with secondary outcomes of total energy expenditure (TEE), hormone levels, and metabolic syndrome components.\\n\\nRESULTS: Compared with the pre-weight-loss baseline, the decrease in REE was greatest with the low-fat diet (mean [95% CI], -205 [-265 to -144] kcal/d), intermediate with the low-glycemic index diet (-166 [-227 to -106] kcal/d), and least with the very low-carbohydrate diet (-138 [-198 to -77] kcal/d; overall P = .03; P for trend by glycemic load = .009). The decrease in TEE showed a similar pattern (mean [95% CI], -423 [-606 to -239] kcal/d; -297 [-479 to -115] kcal/d; and -97 [-281 to 86] kcal/d, respectively; overall P = .003; P for trend by glycemic load &lt; .001). Hormone levels and metabolic syndrome components also varied during weight maintenance by diet (leptin, P &lt; .001; 24-hour urinary cortisol, P = .005; indexes of peripheral [P = .02] and hepatic [P = .03] insulin sensitivity; high-density lipoprotein [HDL] cholesterol, P &lt; .001; non-HDL cholesterol, P &lt; .001; triglycerides, P &lt; .001; plasminogen activator inhibitor 1, P for trend = .04; and C-reactive protein, P for trend = .05), but no consistent favorable pattern emerged.\\n\\nCONCLUSION: Among overweight and obese young adults compared with pre-weight-lo\u2026", "author" : [ { "dropping-particle" : "", "family" : "Ebbeling", "given" : "Cara B", "non-dropping-particle" : "", "parse-names" : false, "suffix" : "" }, { "dropping-particle" : "", "family" : "Swain", "given" : "Janis F", "non-dropping-particle" : "", "parse-names" : false, "suffix" : "" }, { "dropping-particle" : "", "family" : "Feldman", "given" : "Henry a", "non-dropping-particle" : "", "parse-names" : false, "suffix" : "" }, { "dropping-particle" : "", "family" : "Wong", "given" : "William W", "non-dropping-particle" : "", "parse-names" : false, "suffix" : "" }, { "dropping-particle" : "", "family" : "Hachey", "given" : "David L", "non-dropping-particle" : "", "parse-names" : false, "suffix" : "" }, { "dropping-particle" : "", "family" : "Garcia-Lago", "given" : "Erica", "non-dropping-particle" : "", "parse-names" : false, "suffix" : "" }, { "dropping-particle" : "", "family" : "Ludwig", "given" : "David S", "non-dropping-particle" : "", "parse-names" : false, "suffix" : "" } ], "container-title" : "JAMA : the journal of the American Medical Association", "id" : "ITEM-2", "issue" : "24", "issued" : { "date-parts" : [ [ "2012" ] ] }, "page" : "2627-34", "title" : "Effects of dietary composition on energy expenditure during weight-loss maintenance.", "type" : "article-journal", "volume" : "307" }, "uris" : [ "http://www.mendeley.com/documents/?uuid=2a59134f-1fb4-41e2-978b-eae32a47c4e0" ] } ], "mendeley" : { "formattedCitation" : "[5,6]", "plainTextFormattedCitation" : "[5,6]", "previouslyFormattedCitation" : "[5,6]" }, "properties" : { "noteIndex" : 0 }, "schema" : "https://github.com/citation-style-language/schema/raw/master/csl-citation.json" }</w:instrText>
      </w:r>
      <w:r w:rsidR="00974B1E">
        <w:fldChar w:fldCharType="separate"/>
      </w:r>
      <w:r w:rsidR="00921CEC" w:rsidRPr="00921CEC">
        <w:rPr>
          <w:noProof/>
        </w:rPr>
        <w:t>[5,6]</w:t>
      </w:r>
      <w:r w:rsidR="00974B1E">
        <w:fldChar w:fldCharType="end"/>
      </w:r>
      <w:r w:rsidR="00974B1E">
        <w:t>.  The mechanism</w:t>
      </w:r>
      <w:r w:rsidR="00A86399">
        <w:t>(</w:t>
      </w:r>
      <w:r w:rsidR="00974B1E">
        <w:t>s</w:t>
      </w:r>
      <w:r w:rsidR="00A86399">
        <w:t>)</w:t>
      </w:r>
      <w:r w:rsidR="00974B1E">
        <w:t xml:space="preserve"> by which </w:t>
      </w:r>
      <w:r w:rsidR="00A86399">
        <w:t>these diets have these effects have not yet been completely elucidated.</w:t>
      </w:r>
    </w:p>
    <w:p w14:paraId="737A3082" w14:textId="77777777" w:rsidR="00AC73D9" w:rsidRDefault="00AC73D9" w:rsidP="004D4201"/>
    <w:p w14:paraId="08A61801" w14:textId="0D7FEBBD" w:rsidR="009D1EBE" w:rsidRDefault="004D4201" w:rsidP="004D4201">
      <w:r>
        <w:t xml:space="preserve">mTORC1 is a nutrient responsive protein kinase complex expressed in all known eukaryotic cells.  This complex is activated by anabolic signals such as insulin, amino acids and energy abundance (see </w:t>
      </w:r>
      <w:r>
        <w:fldChar w:fldCharType="begin" w:fldLock="1"/>
      </w:r>
      <w:r w:rsidR="00921CEC">
        <w:instrText>ADDIN CSL_CITATION { "citationItems" : [ { "id" : "ITEM-1", "itemData" : { "DOI" : "10.1038/nature14190", "ISBN" : "1476-4687 (Electronic)\\r0028-0836 (Linking)", "ISSN" : "0028-0836", "PMID" : "25592535", "abstract" : "The ability to sense and respond to fluctuations in environmental nutrient levels is a requisite for life. Nutrient scarcity is a selective pressure that has shaped the evolution of most cellular processes. Different pathways that detect intracellular and extracellular levels of sugars, amino acids, lipids and surrogate metabolites are integrated and coordinated at the organismal level through hormonal signals. During food abundance, nutrient-sensing pathways engage anabolism and storage, whereas scarcity triggers homeostatic mechanisms, such as the mobilization of internal stores through autophagy. Nutrient-sensing pathways are commonly deregulated in human metabolic diseases.", "author" : [ { "dropping-particle" : "", "family" : "Efeyan", "given" : "Alejo", "non-dropping-particle" : "", "parse-names" : false, "suffix" : "" }, { "dropping-particle" : "", "family" : "Comb", "given" : "William C.", "non-dropping-particle" : "", "parse-names" : false, "suffix" : "" }, { "dropping-particle" : "", "family" : "Sabatini", "given" : "David M.", "non-dropping-particle" : "", "parse-names" : false, "suffix" : "" } ], "container-title" : "Nature", "id" : "ITEM-1", "issue" : "7534", "issued" : { "date-parts" : [ [ "2015", "1", "14" ] ] }, "page" : "302-310", "title" : "Nutrient-sensing mechanisms and pathways", "type" : "article-journal", "volume" : "517" }, "uris" : [ "http://www.mendeley.com/documents/?uuid=463a5157-6dcc-45cb-87c5-eba5d31b558e" ] } ], "mendeley" : { "formattedCitation" : "[7]", "plainTextFormattedCitation" : "[7]", "previouslyFormattedCitation" : "[7]" }, "properties" : { "noteIndex" : 0 }, "schema" : "https://github.com/citation-style-language/schema/raw/master/csl-citation.json" }</w:instrText>
      </w:r>
      <w:r>
        <w:fldChar w:fldCharType="separate"/>
      </w:r>
      <w:r w:rsidR="00974B1E" w:rsidRPr="00974B1E">
        <w:rPr>
          <w:noProof/>
        </w:rPr>
        <w:t>[7]</w:t>
      </w:r>
      <w:r>
        <w:fldChar w:fldCharType="end"/>
      </w:r>
      <w:r w:rsidR="00A86399">
        <w:t xml:space="preserve"> </w:t>
      </w:r>
      <w:r>
        <w:t>for review).  mTORC1 integrates these signals, and helps to co-ordinate such anabolic processes a</w:t>
      </w:r>
      <w:r w:rsidR="004F062C">
        <w:t>s lipogenesis</w:t>
      </w:r>
      <w:r w:rsidR="00C13E13">
        <w:t xml:space="preserve"> </w:t>
      </w:r>
      <w:r w:rsidR="00C13E13">
        <w:fldChar w:fldCharType="begin" w:fldLock="1"/>
      </w:r>
      <w:r w:rsidR="00921CEC">
        <w:instrText>ADDIN CSL_CITATION { "citationItems" : [ { "id" : "ITEM-1", "itemData" : { "DOI" : "10.1016/j.cmet.2011.06.002", "ISSN" : "1932-7420", "PMID" : "21723501", "abstract" : "Through unknown mechanisms, insulin activates the sterol regulatory element-binding protein (SREBP1c) transcription factor to promote hepatic lipogenesis. We find that this induction is dependent on the mammalian target of rapamycin (mTOR) complex 1 (mTORC1). To further define the role of mTORC1 in the regulation of SREBP1c in the liver, we generated mice with liver-specific deletion of TSC1 (LTsc1KO), which results in insulin-independent activation of mTORC1. Surprisingly, the LTsc1KO mice are protected from age- and diet-induced hepatic steatosis and display hepatocyte-intrinsic defects in SREBP1c activation and de novo lipogenesis. These phenotypes result from attenuation of Akt signaling driven by mTORC1-dependent insulin resistance. Therefore, mTORC1 activation is not sufficient to stimulate hepatic SREBP1c in the absence of Akt signaling, revealing the existence of an additional downstream pathway also required for this induction. We provide evidence that this mTORC1-independent pathway involves Akt-mediated suppression of Insig2a, a liver-specific transcript encoding the SREBP1c inhibitor INSIG2.", "author" : [ { "dropping-particle" : "", "family" : "Yecies", "given" : "Jessica L.", "non-dropping-particle" : "", "parse-names" : false, "suffix" : "" }, { "dropping-particle" : "", "family" : "Zhang", "given" : "Hui H", "non-dropping-particle" : "", "parse-names" : false, "suffix" : "" }, { "dropping-particle" : "", "family" : "Menon", "given" : "Suchithra", "non-dropping-particle" : "", "parse-names" : false, "suffix" : "" }, { "dropping-particle" : "", "family" : "Liu", "given" : "Sihao", "non-dropping-particle" : "", "parse-names" : false, "suffix" : "" }, { "dropping-particle" : "", "family" : "Yecies", "given" : "Derek", "non-dropping-particle" : "", "parse-names" : false, "suffix" : "" }, { "dropping-particle" : "", "family" : "Lipovsky", "given" : "Alex I", "non-dropping-particle" : "", "parse-names" : false, "suffix" : "" }, { "dropping-particle" : "", "family" : "Gorgun", "given" : "Cem", "non-dropping-particle" : "", "parse-names" : false, "suffix" : "" }, { "dropping-particle" : "", "family" : "Kwiatkowski", "given" : "David J.", "non-dropping-particle" : "", "parse-names" : false, "suffix" : "" }, { "dropping-particle" : "", "family" : "Hotamisligil", "given" : "G\u00f6khan\u00a0S.", "non-dropping-particle" : "", "parse-names" : false, "suffix" : "" }, { "dropping-particle" : "", "family" : "Lee", "given" : "Chih-Hao", "non-dropping-particle" : "", "parse-names" : false, "suffix" : "" }, { "dropping-particle" : "", "family" : "Manning", "given" : "Brendan D", "non-dropping-particle" : "", "parse-names" : false, "suffix" : "" } ], "container-title" : "Cell metabolism", "id" : "ITEM-1", "issue" : "1", "issued" : { "date-parts" : [ [ "2011", "7" ] ] }, "page" : "21-32", "title" : "Akt Stimulates Hepatic SREBP1c and Lipogenesis through Parallel mTORC1-Dependent and Independent Pathways.", "type" : "article-journal", "volume" : "14" }, "uris" : [ "http://www.mendeley.com/documents/?uuid=f9319631-8a12-4232-8483-be209712c9a9" ] }, { "id" : "ITEM-2", "itemData" : { "DOI" : "10.2337/db09-1602", "ISBN" : "1939-327X (Electronic)\\r0012-1797 (Linking)", "ISSN" : "00121797", "PMID" : "20068142", "abstract" : "In metazoans, target of rapamycin complex 1 (TORC1) plays the key role in nutrient- and hormone-dependent control of metabolism. However, the role of TORC1 in regulation of triglyceride storage and metabolism remains largely unknown.", "author" : [ { "dropping-particle" : "", "family" : "Chakrabarti", "given" : "Partha", "non-dropping-particle" : "", "parse-names" : false, "suffix" : "" }, { "dropping-particle" : "", "family" : "English", "given" : "Taylor", "non-dropping-particle" : "", "parse-names" : false, "suffix" : "" }, { "dropping-particle" : "", "family" : "Shi", "given" : "Jun", "non-dropping-particle" : "", "parse-names" : false, "suffix" : "" }, { "dropping-particle" : "", "family" : "Smas", "given" : "Cynthia M.", "non-dropping-particle" : "", "parse-names" : false, "suffix" : "" }, { "dropping-particle" : "V.", "family" : "Kandror", "given" : "Konstantin", "non-dropping-particle" : "", "parse-names" : false, "suffix" : "" } ], "container-title" : "Diabetes", "id" : "ITEM-2", "issue" : "4", "issued" : { "date-parts" : [ [ "2010", "4" ] ] }, "page" : "775-781", "title" : "Mammalian target of rapamycin complex 1 suppresses lipolysis, stimulates lipogenesis, and promotes fat storage", "type" : "article-journal", "volume" : "59" }, "uris" : [ "http://www.mendeley.com/documents/?uuid=ff74ffd1-34e3-4dca-a9c7-d473d0be62c7" ] }, { "id" : "ITEM-3", "itemData" : { "DOI" : "10.1073/pnas.0914798107", "ISSN" : "1091-6490", "PMID" : "20133650", "abstract" : "The livers of insulin-resistant, diabetic mice manifest selective insulin resistance, suggesting a bifurcation in the insulin signaling pathway: Insulin loses its ability to block glucose production (i.e., it fails to suppress PEPCK and other genes of gluconeogenesis), yet it retains its ability to stimulate fatty acid synthesis (i.e., continued enhancement of genes of lipogenesis). Enhanced lipogenesis is accompanied by an insulin-stimulated increase in the mRNA encoding SREBP-1c, a transcription factor that activates the entire lipogenic program. Here, we report a branch point in the insulin signaling pathway that may account for selective insulin resistance. Exposure of rat hepatocytes to insulin produced a 25-fold increase in SREBP-1c mRNA and a 95% decrease in PEPCK mRNA. Insulin-mediated changes in both mRNAs were blocked by inhibitors of PI3K and Akt, indicating that these kinases are required for both pathways. In contrast, subnanomolar concentrations of rapamycin, an inhibitor of the mTORC1 kinase, blocked insulin induction of SREBP-1c, but had no effect on insulin suppression of PEPCK. We observed a similar selective effect of rapamycin in livers of rats and mice that experienced an insulin surge in response to a fasting-refeeding protocol. A specific inhibitor of S6 kinase, a downstream target of mTORC1, did not block insulin induction of SREBP-1c, suggesting a downstream pathway distinct from S6 kinase. These results establish mTORC1 as an essential component in the insulin-regulated pathway for hepatic lipogenesis but not gluconeogenesis, and may help to resolve the paradox of selective insulin resistance in livers of diabetic rodents.", "author" : [ { "dropping-particle" : "", "family" : "Li", "given" : "Shijie", "non-dropping-particle" : "", "parse-names" : false, "suffix" : "" }, { "dropping-particle" : "", "family" : "Brown", "given" : "Michael S.", "non-dropping-particle" : "", "parse-names" : false, "suffix" : "" }, { "dropping-particle" : "", "family" : "Goldstein", "given" : "Joseph\u00a0L.", "non-dropping-particle" : "", "parse-names" : false, "suffix" : "" } ], "container-title" : "Proceedings of the National Academy of Sciences of the United States of America", "id" : "ITEM-3", "issue" : "8", "issued" : { "date-parts" : [ [ "2010", "2" ] ] }, "page" : "3441-6", "title" : "Bifurcation of insulin signaling pathway in rat liver: mTORC1 required for stimulation of lipogenesis, but not inhibition of gluconeogenesis.", "type" : "article-journal", "volume" : "107" }, "uris" : [ "http://www.mendeley.com/documents/?uuid=d1d15711-516f-4e9b-a77f-cdb52a2755e6" ] } ], "mendeley" : { "formattedCitation" : "[8\u201310]", "plainTextFormattedCitation" : "[8\u201310]", "previouslyFormattedCitation" : "[8\u201310]" }, "properties" : { "noteIndex" : 0 }, "schema" : "https://github.com/citation-style-language/schema/raw/master/csl-citation.json" }</w:instrText>
      </w:r>
      <w:r w:rsidR="00C13E13">
        <w:fldChar w:fldCharType="separate"/>
      </w:r>
      <w:r w:rsidR="00974B1E" w:rsidRPr="00974B1E">
        <w:rPr>
          <w:noProof/>
        </w:rPr>
        <w:t>[8–10]</w:t>
      </w:r>
      <w:r w:rsidR="00C13E13">
        <w:fldChar w:fldCharType="end"/>
      </w:r>
      <w:r w:rsidR="00C13E13">
        <w:t xml:space="preserve">, </w:t>
      </w:r>
      <w:r w:rsidR="004F062C">
        <w:t xml:space="preserve">glycogenesis </w:t>
      </w:r>
      <w:r w:rsidR="004F062C">
        <w:fldChar w:fldCharType="begin" w:fldLock="1"/>
      </w:r>
      <w:r w:rsidR="00926840">
        <w:instrText>ADDIN CSL_CITATION { "citationItems" : [ { "id" : "ITEM-1", "itemData" : { "DOI" : "10.2337/db13-1531", "ISSN" : "1939-327X", "PMID" : "24722244", "abstract" : "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xian Zhuo-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u00a0M.", "non-dropping-particle" : "", "parse-names" : false, "suffix" : "" }, { "dropping-particle" : "", "family" : "Saltiel", "given" : "Alan\u00a0R.", "non-dropping-particle" : "", "parse-names" : false, "suffix" : "" } ], "container-title" : "Diabetes", "id" : "ITEM-1", "issue" : "9", "issued" : { "date-parts" : [ [ "2014", "9", "10" ] ] }, "page" : "2935-48", "title" : "Metabolic crosstalk: molecular links between glycogen and lipid metabolism in obesity.", "type" : "article-journal", "volume" : "63" }, "uris" : [ "http://www.mendeley.com/documents/?uuid=dd589c4b-b51f-43f2-a8cd-84cfbe3581fb" ] } ], "mendeley" : { "formattedCitation" : "[11]", "plainTextFormattedCitation" : "[11]", "previouslyFormattedCitation" : "[11]" }, "properties" : { "noteIndex" : 0 }, "schema" : "https://github.com/citation-style-language/schema/raw/master/csl-citation.json" }</w:instrText>
      </w:r>
      <w:r w:rsidR="004F062C">
        <w:fldChar w:fldCharType="separate"/>
      </w:r>
      <w:r w:rsidR="00974B1E" w:rsidRPr="00974B1E">
        <w:rPr>
          <w:noProof/>
        </w:rPr>
        <w:t>[11]</w:t>
      </w:r>
      <w:r w:rsidR="004F062C">
        <w:fldChar w:fldCharType="end"/>
      </w:r>
      <w:r w:rsidR="004F062C">
        <w:t xml:space="preserve">, </w:t>
      </w:r>
      <w:r>
        <w:t>cellular differentiation</w:t>
      </w:r>
      <w:r w:rsidR="004F062C">
        <w:t xml:space="preserve"> </w:t>
      </w:r>
      <w:r w:rsidR="004F062C">
        <w:fldChar w:fldCharType="begin" w:fldLock="1"/>
      </w:r>
      <w:r w:rsidR="00921CEC">
        <w:instrText>ADDIN CSL_CITATION { "citationItems" : [ { "id" : "ITEM-1", "itemData" : { "DOI" : "10.1371/journal.pone.0006189", "ISSN" : "1932-6203", "PMID" : "19593385", "abstract" : "BACKGROUND: The signaling pathways imposing hormonal control over adipocyte differentiation are poorly understood. While insulin and Akt signaling have been found previously to be essential for adipogenesis, the relative importance of their many downstream branches have not been defined. One direct substrate that is inhibited by Akt-mediated phosphorylation is the tuberous sclerosis complex 2 (TSC2) protein, which associates with TSC1 and acts as a critical negative regulator of the mammalian target of rapamycin (mTOR) complex 1 (mTORC1). Loss of function of the TSC1-TSC2 complex results in constitutive mTORC1 signaling and, through mTORC1-dependent feedback mechanisms and loss of mTORC2 activity, leads to a concomitant block of Akt signaling to its other downstream targets. METHODOLOGY/PRINCIPAL FINDINGS: We find that, despite severe insulin resistance and the absence of Akt signaling, TSC2-deficient mouse embryo fibroblasts and 3T3-L1 pre-adipocytes display enhanced adipocyte differentiation that is dependent on the elevated mTORC1 activity in these cells. Activation of mTORC1 causes a robust increase in the mRNA and protein expression of peroxisome proliferator-activated receptor gamma (PPARgamma), which is the master transcriptional regulator of adipocyte differentiation. In examining the requirements for different Akt-mediated phosphorylation sites on TSC2, we find that only TSC2 mutants lacking all five previously identified Akt sites fully block insulin-stimulated mTORC1 signaling in reconstituted Tsc2 null cells, and this mutant also inhibits adipogenesis. Finally, renal angiomyolipomas from patients with tuberous sclerosis complex contain both adipose and smooth muscle-like components with activated mTORC1 signaling and elevated PPARgamma expression. CONCLUSIONS/SIGNIFICANCE: This study demonstrates that activation of mTORC1 signaling is a critical step in adipocyte differentiation and identifies TSC2 as a primary target of Akt driving this process. Therefore, the TSC1-TSC2 complex regulates the differentiation of mesenchymal cell lineages, at least in part, through its control of mTORC1 activity and PPARgamma expression.", "author" : [ { "dropping-particle" : "", "family" : "Zhang", "given" : "Hui H", "non-dropping-particle" : "", "parse-names" : false, "suffix" : "" }, { "dropping-particle" : "", "family" : "Huang", "given" : "Jingxiang", "non-dropping-particle" : "", "parse-names" : false, "suffix" : "" }, { "dropping-particle" : "", "family" : "D\u00fcvel", "given" : "Katrin", "non-dropping-particle" : "", "parse-names" : false, "suffix" : "" }, { "dropping-particle" : "", "family" : "Boback", "given" : "Bernard", "non-dropping-particle" : "", "parse-names" : false, "suffix" : "" }, { "dropping-particle" : "", "family" : "Wu", "given" : "Shulin", "non-dropping-particle" : "", "parse-names" : false, "suffix" : "" }, { "dropping-particle" : "", "family" : "Squillace", "given" : "Rachel M", "non-dropping-particle" : "", "parse-names" : false, "suffix" : "" }, { "dropping-particle" : "", "family" : "Wu", "given" : "Chin-Lee", "non-dropping-particle" : "", "parse-names" : false, "suffix" : "" }, { "dropping-particle" : "", "family" : "Manning", "given" : "Brendan D", "non-dropping-particle" : "", "parse-names" : false, "suffix" : "" } ], "container-title" : "PloS one", "id" : "ITEM-1", "issue" : "7", "issued" : { "date-parts" : [ [ "2009", "1" ] ] }, "page" : "e6189", "title" : "Insulin stimulates adipogenesis through the Akt-TSC2-mTORC1 pathway.", "type" : "article-journal", "volume" : "4" }, "uris" : [ "http://www.mendeley.com/documents/?uuid=6fc36384-898f-4b5d-8a9f-ab4214f39073" ] }, { "id" : "ITEM-2", "itemData" : { "DOI" : "10.1038/srep09676", "ISSN" : "2045-2322", "author" : [ { "dropping-particle" : "", "family" : "Hatfield", "given" : "Isabelle", "non-dropping-particle" : "", "parse-names" : false, "suffix" : "" }, { "dropping-particle" : "", "family" : "Harvey", "given" : "Innocence", "non-dropping-particle" : "", "parse-names" : false, "suffix" : "" }, { "dropping-particle" : "", "family" : "Yates", "given" : "Erika R.", "non-dropping-particle" : "", "parse-names" : false, "suffix" : "" }, { "dropping-particle" : "", "family" : "Redd", "given" : "JeAnna R.", "non-dropping-particle" : "", "parse-names" : false, "suffix" : "" }, { "dropping-particle" : "", "family" : "Reiter", "given" : "Lawrence T.", "non-dropping-particle" : "", "parse-names" : false, "suffix" : "" }, { "dropping-particle" : "", "family" : "Bridges", "given" : "Dave", "non-dropping-particle" : "", "parse-names" : false, "suffix" : "" } ], "container-title" : "Scientific Reports", "id" : "ITEM-2", "issued" : { "date-parts" : [ [ "2015", "4", "13" ] ] }, "page" : "9676", "title" : "The role of TORC1 in muscle development in Drosophila", "type" : "article-journal", "volume" : "5" }, "uris" : [ "http://www.mendeley.com/documents/?uuid=94107e24-4e61-4172-b643-1e38bfdc3c43" ] }, { "id" : "ITEM-3", "itemData" : { "DOI" : "10.1074/jbc.C100406200", "ISSN" : "0021-9258", "PMID" : "11500483", "abstract" : "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 "author" : [ { "dropping-particle" : "", "family" : "Erbay", "given" : "E", "non-dropping-particle" : "", "parse-names" : false, "suffix" : "" }, { "dropping-particle" : "", "family" : "Chen", "given" : "J", "non-dropping-particle" : "", "parse-names" : false, "suffix" : "" } ], "container-title" : "The Journal of biological chemistry", "id" : "ITEM-3", "issue" : "39", "issued" : { "date-parts" : [ [ "2001", "9", "28" ] ] }, "page" : "36079-82", "title" : "The mammalian target of rapamycin regulates C2C12 myogenesis via a kinase-independent mechanism.", "type" : "article-journal", "volume" : "276" }, "uris" : [ "http://www.mendeley.com/documents/?uuid=ad06618c-c676-4c47-81f0-b61efa4769c0" ] } ], "mendeley" : { "formattedCitation" : "[12\u201314]", "plainTextFormattedCitation" : "[12\u201314]", "previouslyFormattedCitation" : "[12\u201314]" }, "properties" : { "noteIndex" : 0 }, "schema" : "https://github.com/citation-style-language/schema/raw/master/csl-citation.json" }</w:instrText>
      </w:r>
      <w:r w:rsidR="004F062C">
        <w:fldChar w:fldCharType="separate"/>
      </w:r>
      <w:r w:rsidR="00974B1E" w:rsidRPr="00974B1E">
        <w:rPr>
          <w:noProof/>
        </w:rPr>
        <w:t>[12–14]</w:t>
      </w:r>
      <w:r w:rsidR="004F062C">
        <w:fldChar w:fldCharType="end"/>
      </w:r>
      <w:r w:rsidR="00C13E13">
        <w:t xml:space="preserve"> while promoting insulin resistance </w:t>
      </w:r>
      <w:r w:rsidR="00C13E13">
        <w:fldChar w:fldCharType="begin" w:fldLock="1"/>
      </w:r>
      <w:r w:rsidR="00882B61">
        <w:instrText>ADDIN CSL_CITATION { "citationItems" : [ { "id" : "ITEM-1", "itemData" : { "DOI" : "10.1016/j.cmet.2011.06.002", "ISSN" : "1932-7420", "PMID" : "21723501", "abstract" : "Through unknown mechanisms, insulin activates the sterol regulatory element-binding protein (SREBP1c) transcription factor to promote hepatic lipogenesis. We find that this induction is dependent on the mammalian target of rapamycin (mTOR) complex 1 (mTORC1). To further define the role of mTORC1 in the regulation of SREBP1c in the liver, we generated mice with liver-specific deletion of TSC1 (LTsc1KO), which results in insulin-independent activation of mTORC1. Surprisingly, the LTsc1KO mice are protected from age- and diet-induced hepatic steatosis and display hepatocyte-intrinsic defects in SREBP1c activation and de novo lipogenesis. These phenotypes result from attenuation of Akt signaling driven by mTORC1-dependent insulin resistance. Therefore, mTORC1 activation is not sufficient to stimulate hepatic SREBP1c in the absence of Akt signaling, revealing the existence of an additional downstream pathway also required for this induction. We provide evidence that this mTORC1-independent pathway involves Akt-mediated suppression of Insig2a, a liver-specific transcript encoding the SREBP1c inhibitor INSIG2.", "author" : [ { "dropping-particle" : "", "family" : "Yecies", "given" : "Jessica L.", "non-dropping-particle" : "", "parse-names" : false, "suffix" : "" }, { "dropping-particle" : "", "family" : "Zhang", "given" : "Hui H", "non-dropping-particle" : "", "parse-names" : false, "suffix" : "" }, { "dropping-particle" : "", "family" : "Menon", "given" : "Suchithra", "non-dropping-particle" : "", "parse-names" : false, "suffix" : "" }, { "dropping-particle" : "", "family" : "Liu", "given" : "Sihao", "non-dropping-particle" : "", "parse-names" : false, "suffix" : "" }, { "dropping-particle" : "", "family" : "Yecies", "given" : "Derek", "non-dropping-particle" : "", "parse-names" : false, "suffix" : "" }, { "dropping-particle" : "", "family" : "Lipovsky", "given" : "Alex I", "non-dropping-particle" : "", "parse-names" : false, "suffix" : "" }, { "dropping-particle" : "", "family" : "Gorgun", "given" : "Cem", "non-dropping-particle" : "", "parse-names" : false, "suffix" : "" }, { "dropping-particle" : "", "family" : "Kwiatkowski", "given" : "David J.", "non-dropping-particle" : "", "parse-names" : false, "suffix" : "" }, { "dropping-particle" : "", "family" : "Hotamisligil", "given" : "G\u00f6khan\u00a0S.", "non-dropping-particle" : "", "parse-names" : false, "suffix" : "" }, { "dropping-particle" : "", "family" : "Lee", "given" : "Chih-Hao", "non-dropping-particle" : "", "parse-names" : false, "suffix" : "" }, { "dropping-particle" : "", "family" : "Manning", "given" : "Brendan D", "non-dropping-particle" : "", "parse-names" : false, "suffix" : "" } ], "container-title" : "Cell metabolism", "id" : "ITEM-1", "issue" : "1", "issued" : { "date-parts" : [ [ "2011", "7" ] ] }, "page" : "21-32", "title" : "Akt Stimulates Hepatic SREBP1c and Lipogenesis through Parallel mTORC1-Dependent and Independent Pathways.", "type" : "article-journal", "volume" : "14" }, "uris" : [ "http://www.mendeley.com/documents/?uuid=f9319631-8a12-4232-8483-be209712c9a9" ] }, { "id" : "ITEM-2", "itemData" : { "DOI" : "10.1016/j.cub.2004.08.026", "ISSN" : "0960-9822", "PMID" : "15380067", "abstract" : "Tuberous sclerosis is a largely benign tumor syndrome derived from the acquisition of somatic lesions in genes encoding the tumor suppressor products, TSC1 or TSC2. Loss of function of the TSC1-TSC2 complex, which acts as a Rheb GAP, yields constitutive, unrestrained signaling from the cell growth machinery comprised of Rheb, mTOR, and S6K. We demonstrate herein that constitutive activation of the Rheb/mTOR/S6K cassette, whether by genetic deletion of TSC1 or TSC2 or by ectopic expression of Rheb, is sufficient to induce insulin resistance. This is the result of downregulation of the insulin receptor substrates, IRS1 and IRS2, which become limiting for signal transmission from the insulin receptor to PI3K. Downstream of PI3K, the survival kinase, Akt, is completely refractory to activation by IRS-dependent growth factor pathways such as insulin or IGF-I in TSC1- or TSC2-deficient cells but not to activation by IRS-independent pathways such as those utilized by PDGF. The antiapoptotic program induced by IGF-I but not PDGF is severely compromised in TSC2 null cells. Our results suggest that inappropriate activation of the Rheb/mTOR/S6K pathway imposes a negative feedback program to attenuate IRS-dependent processes such as cell survival.", "author" : [ { "dropping-particle" : "", "family" : "Shah", "given" : "O Jameel", "non-dropping-particle" : "", "parse-names" : false, "suffix" : "" }, { "dropping-particle" : "", "family" : "Wang", "given" : "Zhiyong", "non-dropping-particle" : "", "parse-names" : false, "suffix" : "" }, { "dropping-particle" : "", "family" : "Hunter", "given" : "Tony", "non-dropping-particle" : "", "parse-names" : false, "suffix" : "" } ], "container-title" : "Current Biology", "id" : "ITEM-2", "issue" : "18", "issued" : { "date-parts" : [ [ "2004", "9", "21" ] ] }, "page" : "1650-6", "title" : "Inappropriate activation of the TSC/Rheb/mTOR/S6K cassette induces IRS1/2 depletion, insulin resistance, and cell survival deficiencies.", "type" : "article-journal", "volume" : "14" }, "uris" : [ "http://www.mendeley.com/documents/?uuid=a7a425ac-80da-43e8-8e18-25721c6592ad" ] } ], "mendeley" : { "formattedCitation" : "[8,15]", "plainTextFormattedCitation" : "[8,15]", "previouslyFormattedCitation" : "[8,15]" }, "properties" : { "noteIndex" : 0 }, "schema" : "https://github.com/citation-style-language/schema/raw/master/csl-citation.json" }</w:instrText>
      </w:r>
      <w:r w:rsidR="00C13E13">
        <w:fldChar w:fldCharType="separate"/>
      </w:r>
      <w:r w:rsidR="00921CEC" w:rsidRPr="00921CEC">
        <w:rPr>
          <w:noProof/>
        </w:rPr>
        <w:t>[8,15]</w:t>
      </w:r>
      <w:r w:rsidR="00C13E13">
        <w:fldChar w:fldCharType="end"/>
      </w:r>
      <w:r w:rsidR="009D1EBE">
        <w:t>.  These effects are often</w:t>
      </w:r>
      <w:r w:rsidR="00C13E13">
        <w:t xml:space="preserve"> tissue</w:t>
      </w:r>
      <w:r w:rsidR="009D1EBE">
        <w:t>-specific, reflecting the cell-type specific responses to elevated nutrient and energy status</w:t>
      </w:r>
      <w:r w:rsidR="00275E69">
        <w:t>.</w:t>
      </w:r>
    </w:p>
    <w:p w14:paraId="2A87A743" w14:textId="77777777" w:rsidR="009D1EBE" w:rsidRDefault="009D1EBE" w:rsidP="004D4201"/>
    <w:p w14:paraId="080084EC" w14:textId="4BF2955B" w:rsidR="004D4201" w:rsidRDefault="009D1EBE" w:rsidP="004D4201">
      <w:r>
        <w:t xml:space="preserve">Muscle tissue is the </w:t>
      </w:r>
      <w:r w:rsidR="00CE7E88">
        <w:t>major</w:t>
      </w:r>
      <w:r>
        <w:t xml:space="preserve"> site of postprandial glucose disposal, and energy expenditure </w:t>
      </w:r>
      <w:r w:rsidR="00403E87">
        <w:fldChar w:fldCharType="begin" w:fldLock="1"/>
      </w:r>
      <w:r w:rsidR="00882B61">
        <w:instrText>ADDIN CSL_CITATION { "citationItems" : [ { "id" : "ITEM-1", "itemData" : { "ISSN" : "0021-9738", "PMID" : "7033285", "abstract" : "The interaction of exercise and insulin on glucose metabolism was examined in 10 healthy volunteers. Four study protocols were used: study 1: plasma insulin was raised by approximately 100 microunits/ml while plasma glucose was maintained at basal levels for 2 h (insulin clamp). Study 2: subjects performed 30 min of bicycle exercise at 40% of VO2 max. Study 3: an insulin clamp was performed as per study 1. Following 60 min of sustained hyperinsulinemia, however, subjects exercised for 30 min as per study 2. Study 4: subjects were studied as per study 3 except that catheters were inserted into the femoral artery and vein to quantitate leg glucose uptake. During the 60-90 min period of hyperinsulinemia (study 1), glucose uptake averaged 8.73 +/- 0.10 mg/kg per min. With exercise alone (study 2), the increment in peripheral glucose uptake was 1.43 +/- 0.30 mg/kg per min. When hyperinsulinemia and exercise were combined (study 3), glucose uptake averaged 15.06 +/- 0.98 mg/kg per min (P less than 0.01) and this was significantly (P less than 0.001) greater than the sum of glucose uptake when exercise and the insulin clamp were performed separately. The magnitude of rise in glucose uptake correlated closely with the increase in leg blood flow (r = 0.935, P less than 0.001), suggesting that the synergism is the result of increased blood flow and increased capillary surface area to exercising muscle. More than 85% of total body glucose metabolism during studies 1 and 3 was accounted for by skeletal muscle uptake. These results demonstrate that (a) insulin and exercise act synergistically to enhance glucose disposal in man, and (b) muscle is the primary tissue responsible for the increase in glucose metabolism following hyperinsulinemia and exercise.", "author" : [ { "dropping-particle" : "", "family" : "DeFronzo", "given" : "Ralph A.", "non-dropping-particle" : "", "parse-names" : false, "suffix" : "" }, { "dropping-particle" : "", "family" : "Ferrannini", "given" : "E", "non-dropping-particle" : "", "parse-names" : false, "suffix" : "" }, { "dropping-particle" : "", "family" : "Sato", "given" : "Y", "non-dropping-particle" : "", "parse-names" : false, "suffix" : "" }, { "dropping-particle" : "", "family" : "Felig", "given" : "P", "non-dropping-particle" : "", "parse-names" : false, "suffix" : "" }, { "dropping-particle" : "", "family" : "Wahren", "given" : "J", "non-dropping-particle" : "", "parse-names" : false, "suffix" : "" } ], "container-title" : "The Journal of clinical investigation", "id" : "ITEM-1", "issue" : "6", "issued" : { "date-parts" : [ [ "1981", "12" ] ] }, "page" : "1468-74", "title" : "Synergistic interaction between exercise and insulin on peripheral glucose uptake.", "type" : "article-journal", "volume" : "68" }, "uris" : [ "http://www.mendeley.com/documents/?uuid=9cd389c1-66ce-4051-a3e6-8820284c5f3f" ] }, { "id" : "ITEM-2", "itemData" : { "ISBN" : "0031-9333", "ISSN" : "0031-9333", "PMID" : "9234964", "abstract" : "The molecular origin of standard metabolic rate and thermogenesis in mammals is examined. It is pointed out that there are important differences and distinctions between the cellular reactions that 1) couple to oxygen consumption, 2) uncouple metabolism, 3) hydrolyze ATP, 4) control metabolic rate, 5) regulate metabolic rate, 6) produce heat, and 7) dissipate free energy. The quantitative contribution of different cellular reactions to these processes is assessed in mammals. We estimate that approximately 90% of mammalian oxygen consumption in the standard state is mitochondrial, of which approximately 20% is uncoupled by the mitochondrial proton leak and 80% is coupled to ATP synthesis. The consequences of the significant contribution of proton leak to standard metabolic rate for tissue P-to-O ratio, heat production, and free energy dissipation by oxidative phosphorylation and the estimated contribution of ATP-consuming processes to tissue oxygen consumption rate are discussed. Of the 80% of oxygen consumption coupled to ATP synthesis, approximately 25-30% is used by protein synthesis, 19-28% by the Na(+)-K(+)-ATPase, 4-8% by the Ca2(+)-ATPase, 2-8% by the actinomyosin ATPase, 7-10% by gluconeogenesis, and 3% by ureagenesis, with mRNA synthesis and substrate cycling also making significant contributions. The main cellular reactions that uncouple standard energy metabolism are the Na+, K+, H+, and Ca2+ channels and leaks of cell membranes and protein breakdown. Cellular metabolic rate is controlled by a number of processes including metabolic demand and substrate supply. The differences in standard metabolic rate between animals of different body mass and phylogeny appear to be due to proportionate changes in the whole of energy metabolism. Heat is produced by some reactions and taken up by others but is mainly produced by the reactions of mitochondrial respiration, oxidative phosphorylation, and proton leak on the inner mitochondrial membrane. Free energy is dissipated by all cellular reactions, but the major contributions are by the ATP-utilizing reactions and the uncoupling reactions. The functions and evolutionary significance of standard metabolic rate are discussed.", "author" : [ { "dropping-particle" : "", "family" : "Rolfe", "given" : "D F", "non-dropping-particle" : "", "parse-names" : false, "suffix" : "" }, { "dropping-particle" : "", "family" : "Brown", "given" : "G C", "non-dropping-particle" : "", "parse-names" : false, "suffix" : "" } ], "container-title" : "Physiological reviews", "id" : "ITEM-2", "issue" : "3", "issued" : { "date-parts" : [ [ "1997" ] ] }, "page" : "731-758", "title" : "Cellular energy utilization and molecular origin of standard metabolic rate in mammals.", "type" : "article-journal", "volume" : "77" }, "uris" : [ "http://www.mendeley.com/documents/?uuid=3ed00070-020e-4aaa-bce0-5ad0a4faa1f9" ] } ], "mendeley" : { "formattedCitation" : "[16,17]", "plainTextFormattedCitation" : "[16,17]", "previouslyFormattedCitation" : "[16,17]" }, "properties" : { "noteIndex" : 0 }, "schema" : "https://github.com/citation-style-language/schema/raw/master/csl-citation.json" }</w:instrText>
      </w:r>
      <w:r w:rsidR="00403E87">
        <w:fldChar w:fldCharType="separate"/>
      </w:r>
      <w:r w:rsidR="00921CEC" w:rsidRPr="00921CEC">
        <w:rPr>
          <w:noProof/>
        </w:rPr>
        <w:t>[16,17]</w:t>
      </w:r>
      <w:r w:rsidR="00403E87">
        <w:fldChar w:fldCharType="end"/>
      </w:r>
      <w:r w:rsidR="00403E87">
        <w:t xml:space="preserve">.  Muscle specific inhibition of mTORC1 (via ablation of </w:t>
      </w:r>
      <w:r w:rsidR="00403E87" w:rsidRPr="00403E87">
        <w:rPr>
          <w:i/>
        </w:rPr>
        <w:t>Rptor</w:t>
      </w:r>
      <w:r w:rsidR="00403E87">
        <w:t xml:space="preserve">), leads to weakened and short-lived mice </w:t>
      </w:r>
      <w:r w:rsidR="00403E87">
        <w:fldChar w:fldCharType="begin" w:fldLock="1"/>
      </w:r>
      <w:r w:rsidR="00882B61">
        <w:instrText>ADDIN CSL_CITATION { "citationItems" : [ { "id" : "ITEM-1", "itemData" : { "DOI" : "10.1016/j.cmet.2008.10.002", "ISBN" : "1550-4131", "ISSN" : "1932-7420", "PMID" : "19046572", "abstract" : "Mammalian target of rapamycin (mTOR) is a central controller of cell growth. mTOR assembles into two distinct multiprotein complexes called mTOR complex 1 (mTORC1) and mTORC2. Here we show that the mTORC1 component raptor is critical for muscle function and prolonged survival. In contrast, muscles lacking the mTORC2 component rictor are indistinguishable from wild-type controls. Raptor-deficient muscles become progressively dystrophic, are impaired in their oxidative capacity, and contain increased glycogen stores, but they express structural components indicative of oxidative muscle fibers. Biochemical analysis indicates that these changes are probably due to loss of activation of direct downstream targets of mTORC1, downregulation of genes involved in mitochondrial biogenesis, including PGC1alpha, and hyperactivation of PKB/Akt. Finally, we show that activation of PKB/Akt does not require mTORC2. Together, these results demonstrate that muscle mTORC1 has an unexpected role in the regulation of the metabolic properties and that its function is essential for life.", "author" : [ { "dropping-particle" : "", "family" : "Bentzinger", "given" : "C. Florian", "non-dropping-particle" : "", "parse-names" : false, "suffix" : "" }, { "dropping-particle" : "", "family" : "Romanino", "given" : "Klaas", "non-dropping-particle" : "", "parse-names" : false, "suffix" : "" }, { "dropping-particle" : "", "family" : "Clo\u00ebtta", "given" : "Dimitri", "non-dropping-particle" : "", "parse-names" : false, "suffix" : "" }, { "dropping-particle" : "", "family" : "Lin", "given" : "Shuo", "non-dropping-particle" : "", "parse-names" : false, "suffix" : "" }, { "dropping-particle" : "", "family" : "Mascarenhas", "given" : "Joseph B.", "non-dropping-particle" : "", "parse-names" : false, "suffix" : "" }, { "dropping-particle" : "", "family" : "Oliveri", "given" : "Filippo", "non-dropping-particle" : "", "parse-names" : false, "suffix" : "" }, { "dropping-particle" : "", "family" : "Xia", "given" : "Jinyu", "non-dropping-particle" : "", "parse-names" : false, "suffix" : "" }, { "dropping-particle" : "", "family" : "Casanova", "given" : "Emilio", "non-dropping-particle" : "", "parse-names" : false, "suffix" : "" }, { "dropping-particle" : "", "family" : "Costa", "given" : "C\u00e9line F.", "non-dropping-particle" : "", "parse-names" : false, "suffix" : "" }, { "dropping-particle" : "", "family" : "Brink", "given" : "Marijke", "non-dropping-particle" : "", "parse-names" : false, "suffix" : "" }, { "dropping-particle" : "", "family" : "Zorzato", "given" : "Francesco", "non-dropping-particle" : "", "parse-names" : false, "suffix" : "" }, { "dropping-particle" : "", "family" : "Hall", "given" : "Michael\u00a0N. N.", "non-dropping-particle" : "", "parse-names" : false, "suffix" : "" }, { "dropping-particle" : "", "family" : "R\u00fcegg", "given" : "Markus\u00a0A. A.", "non-dropping-particle" : "", "parse-names" : false, "suffix" : "" } ], "container-title" : "Cell metabolism", "id" : "ITEM-1", "issue" : "5", "issued" : { "date-parts" : [ [ "2008", "11" ] ] }, "page" : "411-24", "title" : "Skeletal muscle-specific ablation of raptor, but not of rictor, causes metabolic changes and results in muscle dystrophy.", "type" : "article-journal", "volume" : "8" }, "uris" : [ "http://www.mendeley.com/documents/?uuid=5aefb0e4-b913-4672-97b1-4683153bbf3a" ] }, { "id" : "ITEM-2", "itemData" : { "DOI" : "10.1083/jcb.200903131", "ISSN" : "1540-8140", "PMID" : "20008564", "abstract" : "Mammalian target of rapamycin (mTOR) is a key regulator of cell growth that associates with raptor and rictor to form the mTOR complex 1 (mTORC1) and mTORC2, respectively. Raptor is required for oxidative muscle integrity, whereas rictor is dispensable. In this study, we show that muscle-specific inactivation of mTOR leads to severe myopathy, resulting in premature death. mTOR-deficient muscles display metabolic changes similar to those observed in muscles lacking raptor, including impaired oxidative metabolism, altered mitochondrial regulation, and glycogen accumulation associated with protein kinase B/Akt hyperactivation. In addition, mTOR-deficient muscles exhibit increased basal glucose uptake, whereas whole body glucose homeostasis is essentially maintained. Importantly, loss of mTOR exacerbates the myopathic features in both slow oxidative and fast glycolytic muscles. Moreover, mTOR but not raptor and rictor deficiency leads to reduced muscle dystrophin content. We provide evidence that mTOR controls dystrophin transcription in a cell-autonomous, rapamycin-resistant, and kinase-independent manner. Collectively, our results demonstrate that mTOR acts mainly via mTORC1, whereas regulation of dystrophin is raptor and rictor independent.", "author" : [ { "dropping-particle" : "", "family" : "Risson", "given" : "Val\u00e9rie", "non-dropping-particle" : "", "parse-names" : false, "suffix" : "" }, { "dropping-particle" : "", "family" : "Mazelin", "given" : "Laetitia", "non-dropping-particle" : "", "parse-names" : false, "suffix" : "" }, { "dropping-particle" : "", "family" : "Roceri", "given" : "Mila", "non-dropping-particle" : "", "parse-names" : false, "suffix" : "" }, { "dropping-particle" : "", "family" : "Sanchez", "given" : "Herv\u00e9", "non-dropping-particle" : "", "parse-names" : false, "suffix" : "" }, { "dropping-particle" : "", "family" : "Moncollin", "given" : "Vincent", "non-dropping-particle" : "", "parse-names" : false, "suffix" : "" }, { "dropping-particle" : "", "family" : "Corneloup", "given" : "Claudine", "non-dropping-particle" : "", "parse-names" : false, "suffix" : "" }, { "dropping-particle" : "", "family" : "Richard-Bulteau", "given" : "H\u00e9l\u00e8ne", "non-dropping-particle" : "", "parse-names" : false, "suffix" : "" }, { "dropping-particle" : "", "family" : "Vignaud", "given" : "Alban", "non-dropping-particle" : "", "parse-names" : false, "suffix" : "" }, { "dropping-particle" : "", "family" : "Baas", "given" : "Dominique", "non-dropping-particle" : "", "parse-names" : false, "suffix" : "" }, { "dropping-particle" : "", "family" : "Defour", "given" : "Aur\u00e9lia", "non-dropping-particle" : "", "parse-names" : false, "suffix" : "" }, { "dropping-particle" : "", "family" : "Freyssenet", "given" : "Damien", "non-dropping-particle" : "", "parse-names" : false, "suffix" : "" }, { "dropping-particle" : "", "family" : "Tanti", "given" : "Jean-Fran\u00e7ois", "non-dropping-particle" : "", "parse-names" : false, "suffix" : "" }, { "dropping-particle" : "", "family" : "Le-Marchand-Brustel", "given" : "Yannick", "non-dropping-particle" : "", "parse-names" : false, "suffix" : "" }, { "dropping-particle" : "", "family" : "Ferrier", "given" : "Bernard", "non-dropping-particle" : "", "parse-names" : false, "suffix" : "" }, { "dropping-particle" : "", "family" : "Conjard-Duplany", "given" : "Agn\u00e8s", "non-dropping-particle" : "", "parse-names" : false, "suffix" : "" }, { "dropping-particle" : "", "family" : "Romanino", "given" : "Klaas", "non-dropping-particle" : "", "parse-names" : false, "suffix" : "" }, { "dropping-particle" : "", "family" : "Bauch\u00e9", "given" : "St\u00e9phanie", "non-dropping-particle" : "", "parse-names" : false, "suffix" : "" }, { "dropping-particle" : "", "family" : "Hanta\u00ef", "given" : "Daniel", "non-dropping-particle" : "", "parse-names" : false, "suffix" : "" }, { "dropping-particle" : "", "family" : "Mueller", "given" : "Matthias", "non-dropping-particle" : "", "parse-names" : false, "suffix" : "" }, { "dropping-particle" : "", "family" : "Kozma", "given" : "Sara C", "non-dropping-particle" : "", "parse-names" : false, "suffix" : "" }, { "dropping-particle" : "", "family" : "Thomas", "given" : "George", "non-dropping-particle" : "", "parse-names" : false, "suffix" : "" }, { "dropping-particle" : "", "family" : "R\u00fcegg", "given" : "Markus\u00a0A.", "non-dropping-particle" : "", "parse-names" : false, "suffix" : "" }, { "dropping-particle" : "", "family" : "Ferry", "given" : "Arnaud", "non-dropping-particle" : "", "parse-names" : false, "suffix" : "" }, { "dropping-particle" : "", "family" : "Pende", "given" : "Mario", "non-dropping-particle" : "", "parse-names" : false, "suffix" : "" }, { "dropping-particle" : "", "family" : "Bigard", "given" : "Xavier", "non-dropping-particle" : "", "parse-names" : false, "suffix" : "" }, { "dropping-particle" : "", "family" : "Koulmann", "given" : "Nathalie", "non-dropping-particle" : "", "parse-names" : false, "suffix" : "" }, { "dropping-particle" : "", "family" : "Schaeffer", "given" : "Laurent", "non-dropping-particle" : "", "parse-names" : false, "suffix" : "" }, { "dropping-particle" : "", "family" : "Gangloff", "given" : "Yann-Ga\u00ebl", "non-dropping-particle" : "", "parse-names" : false, "suffix" : "" } ], "container-title" : "The Journal of cell biology", "id" : "ITEM-2", "issue" : "6", "issued" : { "date-parts" : [ [ "2009", "12", "14" ] ] }, "page" : "859-74", "title" : "Muscle inactivation of mTOR causes metabolic and dystrophin defects leading to severe myopathy.", "type" : "article-journal", "volume" : "187" }, "uris" : [ "http://www.mendeley.com/documents/?uuid=05411eed-773d-4e24-9bbd-d25acedebaed" ] } ], "mendeley" : { "formattedCitation" : "[18,19]", "plainTextFormattedCitation" : "[18,19]", "previouslyFormattedCitation" : "[18,19]" }, "properties" : { "noteIndex" : 0 }, "schema" : "https://github.com/citation-style-language/schema/raw/master/csl-citation.json" }</w:instrText>
      </w:r>
      <w:r w:rsidR="00403E87">
        <w:fldChar w:fldCharType="separate"/>
      </w:r>
      <w:r w:rsidR="00921CEC" w:rsidRPr="00921CEC">
        <w:rPr>
          <w:noProof/>
        </w:rPr>
        <w:t>[18,19]</w:t>
      </w:r>
      <w:r w:rsidR="00403E87">
        <w:fldChar w:fldCharType="end"/>
      </w:r>
      <w:r w:rsidR="00403E87">
        <w:t xml:space="preserve">.  Constitutive activation of mTORC1, via muscle-specific deletion of its negative regulator </w:t>
      </w:r>
      <w:r w:rsidR="00403E87" w:rsidRPr="00403E87">
        <w:rPr>
          <w:i/>
        </w:rPr>
        <w:t>Tsc1</w:t>
      </w:r>
      <w:r w:rsidR="00403E87">
        <w:t xml:space="preserve">, have identified age-related myoatrophy and a switch towards oxidative fiber types </w:t>
      </w:r>
      <w:r w:rsidR="00403E87">
        <w:fldChar w:fldCharType="begin" w:fldLock="1"/>
      </w:r>
      <w:r w:rsidR="00921CEC">
        <w:instrText>ADDIN CSL_CITATION { "citationItems" : [ { "id" : "ITEM-1", "itemData" : { "DOI" : "10.1186/2044-5040-3-6", "ISSN" : "2044-5040", "PMID" : "23497627", "abstract" : "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u03b1,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u2026", "author" : [ { "dropping-particle" : "", "family" : "Bentzinger", "given" : "C Florian", "non-dropping-particle" : "", "parse-names" : false, "suffix" : "" }, { "dropping-particle" : "", "family" : "Lin", "given" : "Shuo", "non-dropping-particle" : "", "parse-names" : false, "suffix" : "" }, { "dropping-particle" : "", "family" : "Romanino", "given" : "Klaas", "non-dropping-particle" : "", "parse-names" : false, "suffix" : "" }, { "dropping-particle" : "", "family" : "Castets", "given" : "Perrine", "non-dropping-particle" : "", "parse-names" : false, "suffix" : "" }, { "dropping-particle" : "", "family" : "Guridi", "given" : "Maitea", "non-dropping-particle" : "", "parse-names" : false, "suffix" : "" }, { "dropping-particle" : "", "family" : "Summermatter", "given" : "Serge", "non-dropping-particle" : "", "parse-names" : false, "suffix" : "" }, { "dropping-particle" : "", "family" : "Handschin", "given" : "Christoph", "non-dropping-particle" : "", "parse-names" : false, "suffix" : "" }, { "dropping-particle" : "", "family" : "Tintignac", "given" : "Lionel A.", "non-dropping-particle" : "", "parse-names" : false, "suffix" : "" }, { "dropping-particle" : "", "family" : "Hall", "given" : "Michael N.", "non-dropping-particle" : "", "parse-names" : false, "suffix" : "" }, { "dropping-particle" : "", "family" : "R\u00fcegg", "given" : "Markus\u00a0A.", "non-dropping-particle" : "", "parse-names" : false, "suffix" : "" } ], "container-title" : "Skeletal muscle", "id" : "ITEM-1", "issue" : "1", "issued" : { "date-parts" : [ [ "2013", "1" ] ] }, "page" : "6", "title" : "Differential response of skeletal muscles to mTORC1 signaling during atrophy and hypertrophy.", "type" : "article-journal", "volume" : "3" }, "uris" : [ "http://www.mendeley.com/documents/?uuid=75a9c1c2-8af4-478f-8ff6-5e14826d4927" ] }, { "id" : "ITEM-2", "itemData" : { "DOI" : "10.1016/j.cmet.2013.03.015", "ISBN" : "1932-7420 (Electronic)\\r1550-4131 (Linking)", "ISSN" : "15504131", "PMID" : "23602450", "abstract" : "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 "author" : [ { "dropping-particle" : "", "family" : "Castets", "given" : "Perrine", "non-dropping-particle" : "", "parse-names" : false, "suffix" : "" }, { "dropping-particle" : "", "family" : "Lin", "given" : "Shuo", "non-dropping-particle" : "", "parse-names" : false, "suffix" : "" }, { "dropping-particle" : "", "family" : "Rion", "given" : "Nathalie", "non-dropping-particle" : "", "parse-names" : false, "suffix" : "" }, { "dropping-particle" : "", "family" : "Fulvio", "given" : "Sabrina", "non-dropping-particle" : "Di", "parse-names" : false, "suffix" : "" }, { "dropping-particle" : "", "family" : "Romanino", "given" : "Klaas", "non-dropping-particle" : "", "parse-names" : false, "suffix" : "" }, { "dropping-particle" : "", "family" : "Guridi", "given" : "Maitea", "non-dropping-particle" : "", "parse-names" : false, "suffix" : "" }, { "dropping-particle" : "", "family" : "Frank", "given" : "Stephan", "non-dropping-particle" : "", "parse-names" : false, "suffix" : "" }, { "dropping-particle" : "", "family" : "Tintignac", "given" : "Lionel\u00a0A. A.", "non-dropping-particle" : "", "parse-names" : false, "suffix" : "" }, { "dropping-particle" : "", "family" : "Sinnreich", "given" : "Michael", "non-dropping-particle" : "", "parse-names" : false, "suffix" : "" }, { "dropping-particle" : "", "family" : "R\u00fcegg", "given" : "Markus\u00a0A.", "non-dropping-particle" : "", "parse-names" : false, "suffix" : "" }, { "dropping-particle" : "", "family" : "Di\u00a0Fulvio", "given" : "Sabrina", "non-dropping-particle" : "", "parse-names" : false, "suffix" : "" }, { "dropping-particle" : "", "family" : "R??egg", "given" : "Markus A.", "non-dropping-particle" : "", "parse-names" : false, "suffix" : "" } ], "container-title" : "Cell metabolism", "id" : "ITEM-2", "issue" : "5", "issued" : { "date-parts" : [ [ "2013", "4", "7" ] ] }, "note" : "From Duplicate 2 (Sustained activation of mTORC1 in skeletal muscle inhibits constitutive and starvation-induced autophagy and causes a severe, late-onset myopathy. - Castets, Perrine; Lin, Shuo; Rion, Nathalie; Di Fulvio, Sabrina; Romanino, Klaas; Guridi, Maitea; Frank, Stephan; Tintignac, Lionel\u00a0A. a; Sinnreich, Michael; R\u00fcegg, Markus\u00a0A.; Di\u00a0Fulvio, Sabrina)\n\nFrom Duplicate 1 ( Sustained Activation of mTORC1 in Skeletal Muscle Inhibits Constitutive and Starvation-Induced Autophagy and Causes a Severe, Late-Onset Myopathy - Castets, Perrine; Lin, Shuo; Rion, Nathalie; Di\u00a0Fulvio, Sabrina; Romanino, Klaas; Guridi, Maitea; Frank, Stephan; Tintignac, Lionel\u00a0A.; Sinnreich, Michael; R\u00fcegg, Markus\u00a0A. )\n", "page" : "731-44", "title" : "Sustained activation of mTORC1 in skeletal muscle inhibits constitutive and starvation-induced autophagy and causes a severe, late-onset myopathy.", "type" : "article-journal", "volume" : "17" }, "uris" : [ "http://www.mendeley.com/documents/?uuid=d6bd3ee3-7d0c-41bb-b9bc-8951aa8e9090" ] }, { "id" : "ITEM-3", "itemData" : { "DOI" : "10.1126/scisignal.aab3715", "ISBN" : "1937-9145 (Electronic)", "ISSN" : "1937-9145", "PMID" : "26554817", "abstract" : "Skeletal muscle alters whole-body metabolism through the release of hormones into the bloodstream called myokines. Guridi et al. found that skeletal muscle released a hormone called FGF21 in mice with skeletal muscle\u2013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u2013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u03b1 (eukaryotic translation initiation factor 2\u03b1),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 "author" : [ { "dropping-particle" : "", "family" : "Guridi", "given" : "Maitea", "non-dropping-particle" : "", "parse-names" : false, "suffix" : "" }, { "dropping-particle" : "", "family" : "Tintignac", "given" : "Lionel A", "non-dropping-particle" : "", "parse-names" : false, "suffix" : "" }, { "dropping-particle" : "", "family" : "Lin", "given" : "Shuo", "non-dropping-particle" : "", "parse-names" : false, "suffix" : "" }, { "dropping-particle" : "", "family" : "Kupr", "given" : "Barbara", "non-dropping-particle" : "", "parse-names" : false, "suffix" : "" }, { "dropping-particle" : "", "family" : "Castets", "given" : "Perrine", "non-dropping-particle" : "", "parse-names" : false, "suffix" : "" }, { "dropping-particle" : "", "family" : "R\u00fcegg", "given" : "Markus\u00a0A.", "non-dropping-particle" : "", "parse-names" : false, "suffix" : "" } ], "container-title" : "Science Signaling", "id" : "ITEM-3", "issue" : "402", "issued" : { "date-parts" : [ [ "2015" ] ] }, "page" : "ra113-ra113", "title" : "Activation of mTORC1 in skeletal muscle regulates whole-body metabolism through FGF21", "type" : "article-journal", "volume" : "8" }, "uris" : [ "http://www.mendeley.com/documents/?uuid=657c7b73-0513-4458-8465-cfaef5a488ef" ] } ], "mendeley" : { "formattedCitation" : "[20\u201322]", "plainTextFormattedCitation" : "[20\u201322]", "previouslyFormattedCitation" : "[20\u201322]" }, "properties" : { "noteIndex" : 0 }, "schema" : "https://github.com/citation-style-language/schema/raw/master/csl-citation.json" }</w:instrText>
      </w:r>
      <w:r w:rsidR="00403E87">
        <w:fldChar w:fldCharType="separate"/>
      </w:r>
      <w:r w:rsidR="00926840" w:rsidRPr="00926840">
        <w:rPr>
          <w:noProof/>
        </w:rPr>
        <w:t>[20–22]</w:t>
      </w:r>
      <w:r w:rsidR="00403E87">
        <w:fldChar w:fldCharType="end"/>
      </w:r>
      <w:r w:rsidR="00403E87">
        <w:t>.  Consistent with this, s</w:t>
      </w:r>
      <w:r w:rsidR="00FD43D2" w:rsidRPr="00403E87">
        <w:t>tudies</w:t>
      </w:r>
      <w:r w:rsidR="00FD43D2">
        <w:t xml:space="preserve"> in </w:t>
      </w:r>
      <w:r w:rsidR="00403E87">
        <w:t>cell culture models</w:t>
      </w:r>
      <w:r w:rsidR="00FD43D2">
        <w:t xml:space="preserve"> implicate </w:t>
      </w:r>
      <w:r w:rsidR="00C13E13">
        <w:t xml:space="preserve">mTORC1 </w:t>
      </w:r>
      <w:r w:rsidR="00FD43D2">
        <w:t>as</w:t>
      </w:r>
      <w:r w:rsidR="00C13E13">
        <w:t xml:space="preserve"> also a pos</w:t>
      </w:r>
      <w:r w:rsidR="00AC73D9">
        <w:t>itiv</w:t>
      </w:r>
      <w:r w:rsidR="00C13E13">
        <w:t>e regulator of mitochondrial function</w:t>
      </w:r>
      <w:r w:rsidR="00AC73D9">
        <w:t xml:space="preserve"> and ATP production </w:t>
      </w:r>
      <w:r w:rsidR="00AC73D9">
        <w:fldChar w:fldCharType="begin" w:fldLock="1"/>
      </w:r>
      <w:r w:rsidR="00CD1EC4">
        <w:instrText>ADDIN CSL_CITATION { "citationItems" : [ { "id" : "ITEM-1", "itemData" : { "DOI" : "10.1038/nature06322", "ISBN" : "1476-4687 (Electronic)", "ISSN" : "0028-0836", "PMID" : "18046414", "abstract" : "Transcriptional complexes that contain peroxisome-proliferator-activated receptor coactivator (PGC)-1alpha control mitochondrial oxidative function to maintain energy homeostasis in response to nutrient and hormonal signals. An important component in the energy and nutrient pathways is mammalian target of rapamycin (mTOR), a kinase that regulates cell growth, size and survival. However, it is unknown whether and how mTOR controls mitochondrial oxidative activities. Here we show that mTOR is necessary for the maintenance of mitochondrial oxidative function. In skeletal muscle tissues and cells, the mTOR inhibitor rapamycin decreased the gene expression of the mitochondrial transcriptional regulators PGC-1alpha, oestrogen-related receptor alpha and nuclear respiratory factors, resulting in a decrease in mitochondrial gene expression and oxygen consumption. Using computational genomics, we identified the transcription factor yin-yang 1 (YY1) as a common target of mTOR and PGC-1alpha. Knockdown of YY1 caused a significant decrease in mitochondrial gene expression and in respiration, and YY1 was required for rapamycin-dependent repression of those genes. Moreover, mTOR and raptor interacted with YY1, and inhibition of mTOR resulted in a failure of YY1 to interact with and be coactivated by PGC-1alpha. We have therefore identified a mechanism by which a nutrient sensor (mTOR) balances energy metabolism by means of the transcriptional control of mitochondrial oxidative function. These results have important implications for our understanding of how these pathways might be altered in metabolic diseases and cancer.", "author" : [ { "dropping-particle" : "", "family" : "Cunningham", "given" : "John T", "non-dropping-particle" : "", "parse-names" : false, "suffix" : "" }, { "dropping-particle" : "", "family" : "Rodgers", "given" : "Joseph T", "non-dropping-particle" : "", "parse-names" : false, "suffix" : "" }, { "dropping-particle" : "", "family" : "Arlow", "given" : "Daniel H", "non-dropping-particle" : "", "parse-names" : false, "suffix" : "" }, { "dropping-particle" : "", "family" : "Vazquez", "given" : "Francisca", "non-dropping-particle" : "", "parse-names" : false, "suffix" : "" }, { "dropping-particle" : "", "family" : "Mootha", "given" : "Vamsi K", "non-dropping-particle" : "", "parse-names" : false, "suffix" : "" }, { "dropping-particle" : "", "family" : "Puigserver", "given" : "Pere", "non-dropping-particle" : "", "parse-names" : false, "suffix" : "" } ], "container-title" : "Nature", "id" : "ITEM-1", "issue" : "7170", "issued" : { "date-parts" : [ [ "2007" ] ] }, "page" : "736-740", "title" : "mTOR controls mitochondrial oxidative function through a YY1-PGC-1alpha transcriptional complex.", "type" : "article-journal", "volume" : "450" }, "uris" : [ "http://www.mendeley.com/documents/?uuid=cca70de5-ea9a-40d4-91e4-4fc1f468e822" ] }, { "id" : "ITEM-2", "itemData" : { "DOI" : "10.1073/pnas.0912074106", "ISBN" : "1091-6490 (Electronic)\\r0027-8424 (Linking)", "ISSN" : "1091-6490", "PMID" : "20080789", "abstract" : "mTOR is a central regulator of cellular growth and metabolism. Using metabolic profiling and numerous small-molecule probes, we investigated whether mTOR affects immediate control over cellular metabolism by posttranslational mechanisms. Inhibiting the FKBP12/rapamycin-sensitive subset of mTOR functions in leukemic cells enhanced aerobic glycolysis and decreased uncoupled mitochondrial respiration within 25 min. mTOR is in a complex with the mitochondrial outer-membrane protein Bcl-xl and VDAC1. Bcl-xl, but not VDAC1, is a kinase substrate for mTOR in vitro, and mTOR regulates the association of Bcl-xl with mTOR. Inhibition of mTOR not only enhances aerobic glycolysis, but also induces a state of increased dependence on aerobic glycolysis in leukemic cells, as shown by the synergy between the glycolytic inhibitor 2-deoxyglucose and rapamycin in decreasing cell viability.", "author" : [ { "dropping-particle" : "", "family" : "Ramanathan", "given" : "Arvind", "non-dropping-particle" : "", "parse-names" : false, "suffix" : "" }, { "dropping-particle" : "", "family" : "Schreiber", "given" : "Stuart L", "non-dropping-particle" : "", "parse-names" : false, "suffix" : "" } ], "container-title" : "Proceedings of the National Academy of Sciences of the United States of America", "id" : "ITEM-2", "issue" : "52", "issued" : { "date-parts" : [ [ "2009" ] ] }, "page" : "22229-22232", "title" : "Direct control of mitochondrial function by mTOR.", "type" : "article-journal", "volume" : "106" }, "uris" : [ "http://www.mendeley.com/documents/?uuid=c2c9e633-4e8c-40ed-93ad-65fa4247dd76" ] }, { "id" : "ITEM-3", "itemData" : { "DOI" : "10.1371/journal.pone.0023238", "ISBN" : "1932-6203 (Electronic)\\r1932-6203 (Linking)", "ISSN" : "19326203", "PMID" : "21886784", "abstract" : "We previously found that chronic tuberous sclerosis protein 2 (TSC2) deletion induces activation of mammalian target of rapamycin Complex 1 (mTORC1) and leads to hypertrophy of pancreatic beta cells from pancreatic beta cell-specific TSC2 knockout (\u03b2TSC2(-/-)) mice. The present study examines the effects of TSC2 ablation on insulin secretion from pancreatic beta cells.", "author" : [ { "dropping-particle" : "", "family" : "Koyanagi", "given" : "Maki", "non-dropping-particle" : "", "parse-names" : false, "suffix" : "" }, { "dropping-particle" : "", "family" : "Asahara", "given" : "Shun-Ichiro", "non-dropping-particle" : "", "parse-names" : false, "suffix" : "" }, { "dropping-particle" : "", "family" : "Matsuda", "given" : "Tomokazu", "non-dropping-particle" : "", "parse-names" : false, "suffix" : "" }, { "dropping-particle" : "", "family" : "Hashimoto", "given" : "Naoko", "non-dropping-particle" : "", "parse-names" : false, "suffix" : "" }, { "dropping-particle" : "", "family" : "Shigeyama", "given" : "Yutaka", "non-dropping-particle" : "", "parse-names" : false, "suffix" : "" }, { "dropping-particle" : "", "family" : "Shibutani", "given" : "Yuki", "non-dropping-particle" : "", "parse-names" : false, "suffix" : "" }, { "dropping-particle" : "", "family" : "Kanno", "given" : "Ayumi", "non-dropping-particle" : "", "parse-names" : false, "suffix" : "" }, { "dropping-particle" : "", "family" : "Fuchita", "given" : "Megumi", "non-dropping-particle" : "", "parse-names" : false, "suffix" : "" }, { "dropping-particle" : "", "family" : "Mikami", "given" : "Tomoko", "non-dropping-particle" : "", "parse-names" : false, "suffix" : "" }, { "dropping-particle" : "", "family" : "Hosooka", "given" : "Tetsutya", "non-dropping-particle" : "", "parse-names" : false, "suffix" : "" }, { "dropping-particle" : "", "family" : "Inoue", "given" : "Hiroshi", "non-dropping-particle" : "", "parse-names" : false, "suffix" : "" }, { "dropping-particle" : "", "family" : "Matsumoto", "given" : "Michihiro", "non-dropping-particle" : "", "parse-names" : false, "suffix" : "" }, { "dropping-particle" : "", "family" : "Koike", "given" : "Masato", "non-dropping-particle" : "", "parse-names" : false, "suffix" : "" }, { "dropping-particle" : "", "family" : "Uchiyama", "given" : "Yasuo", "non-dropping-particle" : "", "parse-names" : false, "suffix" : "" }, { "dropping-particle" : "", "family" : "Noda", "given" : "Tetsuo", "non-dropping-particle" : "", "parse-names" : false, "suffix" : "" }, { "dropping-particle" : "", "family" : "Seino", "given" : "Susumu", "non-dropping-particle" : "", "parse-names" : false, "suffix" : "" }, { "dropping-particle" : "", "family" : "Kasuga", "given" : "Masato", "non-dropping-particle" : "", "parse-names" : false, "suffix" : "" }, { "dropping-particle" : "", "family" : "Kido", "given" : "Yoshiaki", "non-dropping-particle" : "", "parse-names" : false, "suffix" : "" } ], "container-title" : "PLoS ONE", "id" : "ITEM-3", "issue" : "8", "issued" : { "date-parts" : [ [ "2011" ] ] }, "title" : "Ablation of TSC2 enhances insulin secretion by increasing the number of mitochondria through activation of mTORC1", "type" : "article-journal", "volume" : "6" }, "uris" : [ "http://www.mendeley.com/documents/?uuid=18b314e2-8b30-4db5-90bd-21289c55b45d" ] } ], "mendeley" : { "formattedCitation" : "[23\u201325]", "plainTextFormattedCitation" : "[23\u201325]", "previouslyFormattedCitation" : "[23\u201325]" }, "properties" : { "noteIndex" : 0 }, "schema" : "https://github.com/citation-style-language/schema/raw/master/csl-citation.json" }</w:instrText>
      </w:r>
      <w:r w:rsidR="00AC73D9">
        <w:fldChar w:fldCharType="separate"/>
      </w:r>
      <w:r w:rsidR="00926840" w:rsidRPr="00926840">
        <w:rPr>
          <w:noProof/>
        </w:rPr>
        <w:t>[23–25]</w:t>
      </w:r>
      <w:r w:rsidR="00AC73D9">
        <w:fldChar w:fldCharType="end"/>
      </w:r>
      <w:r w:rsidR="00AC73D9">
        <w:t xml:space="preserve">.  mTORC1 </w:t>
      </w:r>
      <w:r w:rsidR="000B72BD">
        <w:t xml:space="preserve">is strongly </w:t>
      </w:r>
      <w:r w:rsidR="00AC7808">
        <w:t>activated</w:t>
      </w:r>
      <w:r w:rsidR="000B72BD">
        <w:t xml:space="preserve"> in co-ordination with high protein diets</w:t>
      </w:r>
      <w:r w:rsidR="009010AA">
        <w:t xml:space="preserve"> or supplementation with essential amino acids </w:t>
      </w:r>
      <w:r w:rsidR="009010AA">
        <w:fldChar w:fldCharType="begin" w:fldLock="1"/>
      </w:r>
      <w:r w:rsidR="00882B61">
        <w:instrText>ADDIN CSL_CITATION { "citationItems" : [ { "id" : "ITEM-1", "itemData" : { "DOI" : "10.1113/jphysiol.2007.134593", "ISSN" : "0022-3751", "PMID" : "17478528", "abstract" : "The mammalian target of rapamycin (mTOR) and AMP-activated protein kinase (AMPK) are important nutrient- and energy-sensing and signalling proteins in skeletal muscle. AMPK activation decreases muscle protein synthesis by inhibiting mTOR signalling to regulatory proteins associated with translation initiation and elongation. On the other hand, essential amino acids (leucine in particular) and insulin stimulate mTOR signalling and protein synthesis. We hypothesized that anabolic nutrients would be sensed by both AMPK and mTOR, resulting in an acute and potent stimulation of human skeletal muscle protein synthesis via enhanced translation initiation and elongation. We measured muscle protein synthesis and mTOR-associated upstream and downstream signalling proteins in young male subjects (n=14) using stable isotopic and immunoblotting techniques. Following a first muscle biopsy, subjects in the 'Nutrition' group ingested a leucine-enriched essential amino acid-carbohydrate mixture (EAC). Subjects in the Control group did not consume nutrients. A second biopsy was obtained 1 h later. Ingestion of EAC significantly increased muscle protein synthesis, modestly reduced AMPK phosphorylation, and increased Akt/PKB (protein kinase B) and mTOR phosphorylation (P&lt;0.05). mTOR signalling to its downstream effectors (S6 kinase 1 (S6K1) and 4E-binding protein 1 (4E-BP1) phosphorylation status) was also increased (P&lt;0.05). In addition, eukaryotic elongation factor 2 (eEF2) phosphorylation was significantly reduced (P&lt;0.05). Protein synthesis and cell signalling (phosphorylation status) was unchanged in the control group (P&gt;0.05). We conclude that anabolic nutrients alter the phosphorylation status of both AMPK- and mTOR-associated signalling proteins in human muscle, in association with an increase in protein synthesis not only via enhanced translation initiation but also through signalling promoting translation elongation.", "author" : [ { "dropping-particle" : "", "family" : "Fujita", "given" : "Satoshi", "non-dropping-particle" : "", "parse-names" : false, "suffix" : "" }, { "dropping-particle" : "", "family" : "Dreyer", "given" : "Hans C", "non-dropping-particle" : "", "parse-names" : false, "suffix" : "" }, { "dropping-particle" : "", "family" : "Drummond", "given" : "Micah J", "non-dropping-particle" : "", "parse-names" : false, "suffix" : "" }, { "dropping-particle" : "", "family" : "Glynn", "given" : "Erin L", "non-dropping-particle" : "", "parse-names" : false, "suffix" : "" }, { "dropping-particle" : "", "family" : "Cadenas", "given" : "Jerson G", "non-dropping-particle" : "", "parse-names" : false, "suffix" : "" }, { "dropping-particle" : "", "family" : "Yoshizawa", "given" : "Fumiaki", "non-dropping-particle" : "", "parse-names" : false, "suffix" : "" }, { "dropping-particle" : "", "family" : "Volpi", "given" : "Elena", "non-dropping-particle" : "", "parse-names" : false, "suffix" : "" }, { "dropping-particle" : "", "family" : "Rasmussen", "given" : "Blake B", "non-dropping-particle" : "", "parse-names" : false, "suffix" : "" } ], "container-title" : "The Journal of physiology", "id" : "ITEM-1", "issue" : "Pt 2", "issued" : { "date-parts" : [ [ "2007", "7", "15" ] ] }, "page" : "813-23", "title" : "Nutrient signalling in the regulation of human muscle protein synthesis.", "type" : "article-journal", "volume" : "582" }, "uris" : [ "http://www.mendeley.com/documents/?uuid=83e5a15f-a5a6-46b8-8791-8fd7577d1bf6" ] }, { "id" : "ITEM-2", "itemData" : { "DOI" : "10.1096/fj.04-2640fje", "ISBN" : "1530-6860", "ISSN" : "0892-6638", "PMID" : "15596483", "abstract" : "The nature of the deficit underlying age-related muscle wasting remains controversial. To test whether it could be due to a poor anabolic response to dietary amino acids, we measured the rates of myofibrillar and sarcoplasmic muscle protein synthesis (MPS) in 44 healthy young and old men, of similar body build, after ingesting different amounts of essential amino acids (EAA). Basal rates of MPS were indistinguishable, but the elderly showed less anabolic sensitivity and responsiveness of MPS to EAA, possibly due to decreased intramuscular expression, and activation (phosphorylation) after EAA, of amino acid sensing/signaling proteins (mammalian target of rapamycin, mTOR; p70 S6 kinase, or p70(S6k); eukaryotic initiation factor [eIF]4BP-1; and eIF2B). The effects were independent of insulin signaling since plasma insulin was clamped at basal values. Associated with the anabolic deficits were marked increases in NFkappaB, the inflammation-associated transcription factor. These results demonstrate first, EAA stimulate MPS independently of increased insulin availability; second, in the elderly, a deficit in MPS in the basal state is unlikely; and third, the decreased sensitivity and responsiveness of MPS to EAA, associated with decrements in the expression and activation of components of anabolic signaling pathways, are probably major contributors to the failure of muscle maintenance in the elderly. Countermeasures to maximize muscle maintenance should target these deficits.", "author" : [ { "dropping-particle" : "", "family" : "Cuthbertson", "given" : "Daniel", "non-dropping-particle" : "", "parse-names" : false, "suffix" : "" }, { "dropping-particle" : "", "family" : "Smith", "given" : "Kenneth", "non-dropping-particle" : "", "parse-names" : false, "suffix" : "" }, { "dropping-particle" : "", "family" : "Babraj", "given" : "John", "non-dropping-particle" : "", "parse-names" : false, "suffix" : "" }, { "dropping-particle" : "", "family" : "Leese", "given" : "Graham", "non-dropping-particle" : "", "parse-names" : false, "suffix" : "" }, { "dropping-particle" : "", "family" : "Waddell", "given" : "Tom", "non-dropping-particle" : "", "parse-names" : false, "suffix" : "" }, { "dropping-particle" : "", "family" : "Atherton", "given" : "Philip", "non-dropping-particle" : "", "parse-names" : false, "suffix" : "" }, { "dropping-particle" : "", "family" : "Wackerhage", "given" : "Henning", "non-dropping-particle" : "", "parse-names" : false, "suffix" : "" }, { "dropping-particle" : "", "family" : "Taylor", "given" : "Peter M", "non-dropping-particle" : "", "parse-names" : false, "suffix" : "" }, { "dropping-particle" : "", "family" : "Rennie", "given" : "Michael J", "non-dropping-particle" : "", "parse-names" : false, "suffix" : "" } ], "container-title" : "The FASEB journal : official publication of the Federation of American Societies for Experimental Biology", "id" : "ITEM-2", "issue" : "3", "issued" : { "date-parts" : [ [ "2005" ] ] }, "page" : "422-424", "title" : "Anabolic signaling deficits underlie amino acid resistance of wasting, aging muscle.", "type" : "article-journal", "volume" : "19" }, "uris" : [ "http://www.mendeley.com/documents/?uuid=23fe9060-ceed-4dcf-a618-7a87c7fab866" ] } ], "mendeley" : { "formattedCitation" : "[26,27]", "plainTextFormattedCitation" : "[26,27]", "previouslyFormattedCitation" : "[26,27]" }, "properties" : { "noteIndex" : 0 }, "schema" : "https://github.com/citation-style-language/schema/raw/master/csl-citation.json" }</w:instrText>
      </w:r>
      <w:r w:rsidR="009010AA">
        <w:fldChar w:fldCharType="separate"/>
      </w:r>
      <w:r w:rsidR="00921CEC" w:rsidRPr="00921CEC">
        <w:rPr>
          <w:noProof/>
        </w:rPr>
        <w:t>[26,27]</w:t>
      </w:r>
      <w:r w:rsidR="009010AA">
        <w:fldChar w:fldCharType="end"/>
      </w:r>
      <w:r w:rsidR="000B72BD">
        <w:t xml:space="preserve">.  </w:t>
      </w:r>
      <w:r w:rsidR="00AC73D9">
        <w:t xml:space="preserve">We therefore hypothesized that in oxidative tissues such as heart and skeletal muscle, mTORC1 may promote </w:t>
      </w:r>
      <w:r w:rsidR="00E2598A">
        <w:t>increa</w:t>
      </w:r>
      <w:r w:rsidR="00A86399">
        <w:t>se</w:t>
      </w:r>
      <w:r w:rsidR="00E2598A">
        <w:t>s</w:t>
      </w:r>
      <w:r w:rsidR="00A86399">
        <w:t xml:space="preserve"> </w:t>
      </w:r>
      <w:r w:rsidR="00E2598A">
        <w:t xml:space="preserve">in </w:t>
      </w:r>
      <w:r w:rsidR="00AC73D9">
        <w:t>energy expenditure.</w:t>
      </w:r>
    </w:p>
    <w:p w14:paraId="45E4D538" w14:textId="77777777" w:rsidR="007B624A" w:rsidRDefault="007B624A" w:rsidP="007B624A">
      <w:pPr>
        <w:pStyle w:val="Heading1"/>
      </w:pPr>
      <w:r>
        <w:t>Methods and Materials</w:t>
      </w:r>
    </w:p>
    <w:p w14:paraId="3AB9FBBA" w14:textId="77777777" w:rsidR="009B110D" w:rsidRDefault="009B110D" w:rsidP="009B110D"/>
    <w:p w14:paraId="491E2678" w14:textId="1CADD910" w:rsidR="00802891" w:rsidRDefault="00802891" w:rsidP="00531AD6">
      <w:pPr>
        <w:pStyle w:val="Heading2"/>
      </w:pPr>
      <w:r>
        <w:lastRenderedPageBreak/>
        <w:t>Animal Husbandry</w:t>
      </w:r>
    </w:p>
    <w:p w14:paraId="61818EC9" w14:textId="6023E6B8" w:rsidR="0039667E" w:rsidRPr="00AC7808" w:rsidRDefault="00996376" w:rsidP="00996376">
      <w:r>
        <w:t xml:space="preserve">All mice were purchased from The Jackson Laboratory.  </w:t>
      </w:r>
      <w:r w:rsidR="00B80ABE">
        <w:t xml:space="preserve">Unless otherwise stated, animals were fed a normal chow diet from </w:t>
      </w:r>
      <w:commentRangeStart w:id="0"/>
      <w:r w:rsidR="00B80ABE">
        <w:t>Harlan Teklad</w:t>
      </w:r>
      <w:commentRangeEnd w:id="0"/>
      <w:r w:rsidR="00B80ABE">
        <w:rPr>
          <w:rStyle w:val="CommentReference"/>
        </w:rPr>
        <w:commentReference w:id="0"/>
      </w:r>
      <w:r w:rsidR="00B80ABE">
        <w:t xml:space="preserve">. </w:t>
      </w:r>
      <w:r w:rsidR="00AC7808">
        <w:t xml:space="preserve">For High Fat Diet studies, animals were provided </w:t>
      </w:r>
      <w:r w:rsidR="00AC7808">
        <w:rPr>
          <w:i/>
        </w:rPr>
        <w:t xml:space="preserve">ad libitum access </w:t>
      </w:r>
      <w:r w:rsidR="00AC7808">
        <w:t xml:space="preserve">to a diet with 45% of calories from lard (Research Diets </w:t>
      </w:r>
      <w:commentRangeStart w:id="1"/>
      <w:r w:rsidR="00AC7808">
        <w:t>D1492</w:t>
      </w:r>
      <w:commentRangeEnd w:id="1"/>
      <w:r w:rsidR="00AC7808">
        <w:rPr>
          <w:rStyle w:val="CommentReference"/>
        </w:rPr>
        <w:commentReference w:id="1"/>
      </w:r>
      <w:r w:rsidR="00AC7808">
        <w:t>).</w:t>
      </w:r>
      <w:r w:rsidR="003669B1">
        <w:t xml:space="preserve">  This diet started when animals were approximately 10 weeks of age, animals were sacrificed at 25 weeks of age.</w:t>
      </w:r>
    </w:p>
    <w:p w14:paraId="04F3F3E3" w14:textId="77777777" w:rsidR="0039667E" w:rsidRDefault="0039667E" w:rsidP="00996376"/>
    <w:p w14:paraId="6871AEC9" w14:textId="3B875880" w:rsidR="0039667E" w:rsidRDefault="00996376" w:rsidP="00996376">
      <w:pPr>
        <w:rPr>
          <w:bCs/>
        </w:rPr>
      </w:pPr>
      <w:r>
        <w:t xml:space="preserve">For muscle specific knockouts, </w:t>
      </w:r>
      <w:r w:rsidRPr="00996376">
        <w:rPr>
          <w:bCs/>
        </w:rPr>
        <w:t>FVB-Tg(Ckmm-cre)5Khn/J</w:t>
      </w:r>
      <w:r>
        <w:rPr>
          <w:bCs/>
        </w:rPr>
        <w:t xml:space="preserve"> transgenic mice (stock 006405) were crossed with floxed </w:t>
      </w:r>
      <w:r w:rsidRPr="00996376">
        <w:rPr>
          <w:bCs/>
          <w:i/>
          <w:iCs/>
        </w:rPr>
        <w:t>Tsc1</w:t>
      </w:r>
      <w:r w:rsidRPr="00996376">
        <w:rPr>
          <w:bCs/>
          <w:i/>
          <w:iCs/>
          <w:vertAlign w:val="superscript"/>
        </w:rPr>
        <w:t>tm1Djk</w:t>
      </w:r>
      <w:r w:rsidRPr="00996376">
        <w:rPr>
          <w:bCs/>
        </w:rPr>
        <w:t>/J</w:t>
      </w:r>
      <w:r>
        <w:rPr>
          <w:bCs/>
        </w:rPr>
        <w:t xml:space="preserve"> mice (stock 005680). To generate F1 mice that were heterozygous for the floxed allele, and either</w:t>
      </w:r>
      <w:r w:rsidR="00972512">
        <w:rPr>
          <w:bCs/>
        </w:rPr>
        <w:t xml:space="preserve"> had or lacked the </w:t>
      </w:r>
      <w:r w:rsidR="00972512" w:rsidRPr="00972512">
        <w:rPr>
          <w:bCs/>
          <w:i/>
        </w:rPr>
        <w:t xml:space="preserve">Ckmm-Cre </w:t>
      </w:r>
      <w:r w:rsidR="00972512">
        <w:rPr>
          <w:bCs/>
        </w:rPr>
        <w:t>tra</w:t>
      </w:r>
      <w:r>
        <w:rPr>
          <w:bCs/>
        </w:rPr>
        <w:t>nsgene.  These parents were intercrossed to generate knockout mice (</w:t>
      </w:r>
      <w:r w:rsidRPr="00996376">
        <w:rPr>
          <w:bCs/>
          <w:i/>
        </w:rPr>
        <w:t>Tsc1</w:t>
      </w:r>
      <w:r w:rsidRPr="00996376">
        <w:rPr>
          <w:bCs/>
          <w:i/>
          <w:vertAlign w:val="superscript"/>
        </w:rPr>
        <w:t>fl</w:t>
      </w:r>
      <w:r w:rsidRPr="00996376">
        <w:rPr>
          <w:bCs/>
          <w:vertAlign w:val="superscript"/>
        </w:rPr>
        <w:t>/fl</w:t>
      </w:r>
      <w:r>
        <w:rPr>
          <w:bCs/>
        </w:rPr>
        <w:t xml:space="preserve">, </w:t>
      </w:r>
      <w:r w:rsidRPr="00996376">
        <w:rPr>
          <w:bCs/>
          <w:i/>
        </w:rPr>
        <w:t>Ckmm-Cre</w:t>
      </w:r>
      <w:r w:rsidRPr="00996376">
        <w:rPr>
          <w:bCs/>
          <w:vertAlign w:val="superscript"/>
        </w:rPr>
        <w:t>Tg/+</w:t>
      </w:r>
      <w:r>
        <w:rPr>
          <w:bCs/>
        </w:rPr>
        <w:t>), wild type mice(</w:t>
      </w:r>
      <w:r w:rsidRPr="00996376">
        <w:rPr>
          <w:bCs/>
          <w:i/>
        </w:rPr>
        <w:t>Tsc1</w:t>
      </w:r>
      <w:r>
        <w:rPr>
          <w:bCs/>
          <w:i/>
          <w:vertAlign w:val="superscript"/>
        </w:rPr>
        <w:t>+/+</w:t>
      </w:r>
      <w:r>
        <w:rPr>
          <w:bCs/>
        </w:rPr>
        <w:t xml:space="preserve">, </w:t>
      </w:r>
      <w:r w:rsidRPr="00996376">
        <w:rPr>
          <w:bCs/>
          <w:i/>
        </w:rPr>
        <w:t>Ckmm-Cre</w:t>
      </w:r>
      <w:r>
        <w:rPr>
          <w:bCs/>
          <w:vertAlign w:val="superscript"/>
        </w:rPr>
        <w:t>+</w:t>
      </w:r>
      <w:r w:rsidRPr="00996376">
        <w:rPr>
          <w:bCs/>
          <w:vertAlign w:val="superscript"/>
        </w:rPr>
        <w:t>/+</w:t>
      </w:r>
      <w:r>
        <w:rPr>
          <w:bCs/>
        </w:rPr>
        <w:t>) and controls containing the transgene only (</w:t>
      </w:r>
      <w:r w:rsidRPr="00996376">
        <w:rPr>
          <w:bCs/>
          <w:i/>
        </w:rPr>
        <w:t>Tsc1</w:t>
      </w:r>
      <w:r>
        <w:rPr>
          <w:bCs/>
          <w:i/>
          <w:vertAlign w:val="superscript"/>
        </w:rPr>
        <w:t>+/+</w:t>
      </w:r>
      <w:r>
        <w:rPr>
          <w:bCs/>
        </w:rPr>
        <w:t xml:space="preserve">, </w:t>
      </w:r>
      <w:r w:rsidRPr="00996376">
        <w:rPr>
          <w:bCs/>
          <w:i/>
        </w:rPr>
        <w:t>Ckmm-Cre</w:t>
      </w:r>
      <w:r w:rsidRPr="00996376">
        <w:rPr>
          <w:bCs/>
          <w:vertAlign w:val="superscript"/>
        </w:rPr>
        <w:t>Tg/+</w:t>
      </w:r>
      <w:r>
        <w:rPr>
          <w:bCs/>
        </w:rPr>
        <w:t>)or the floxed allele only (</w:t>
      </w:r>
      <w:r w:rsidRPr="00996376">
        <w:rPr>
          <w:bCs/>
          <w:i/>
        </w:rPr>
        <w:t>Tsc1</w:t>
      </w:r>
      <w:r w:rsidRPr="00996376">
        <w:rPr>
          <w:bCs/>
          <w:i/>
          <w:vertAlign w:val="superscript"/>
        </w:rPr>
        <w:t>fl</w:t>
      </w:r>
      <w:r w:rsidRPr="00996376">
        <w:rPr>
          <w:bCs/>
          <w:vertAlign w:val="superscript"/>
        </w:rPr>
        <w:t>/fl</w:t>
      </w:r>
      <w:r>
        <w:rPr>
          <w:bCs/>
        </w:rPr>
        <w:t xml:space="preserve">, </w:t>
      </w:r>
      <w:r w:rsidRPr="00996376">
        <w:rPr>
          <w:bCs/>
          <w:i/>
        </w:rPr>
        <w:t>Ckmm-Cre</w:t>
      </w:r>
      <w:r>
        <w:rPr>
          <w:bCs/>
          <w:vertAlign w:val="superscript"/>
        </w:rPr>
        <w:t>+</w:t>
      </w:r>
      <w:r w:rsidRPr="00996376">
        <w:rPr>
          <w:bCs/>
          <w:vertAlign w:val="superscript"/>
        </w:rPr>
        <w:t>/+</w:t>
      </w:r>
      <w:r>
        <w:rPr>
          <w:bCs/>
        </w:rPr>
        <w:t xml:space="preserve">).  All four genotypes were evaluated for all experiments.  If there were no significant differences between the three control strains, these were combined </w:t>
      </w:r>
      <w:r w:rsidR="00426050">
        <w:rPr>
          <w:bCs/>
        </w:rPr>
        <w:t>and labeled as Controls.</w:t>
      </w:r>
      <w:r w:rsidR="0039667E">
        <w:rPr>
          <w:bCs/>
        </w:rPr>
        <w:t xml:space="preserve">  </w:t>
      </w:r>
      <w:r w:rsidR="00002EA6">
        <w:rPr>
          <w:bCs/>
        </w:rPr>
        <w:t xml:space="preserve">Animals were sacrificed in either the fed or fasted state as indicated in the figure legends after isoflurane-induced anaesthesia and cervical dislocation at approximately ZT3. </w:t>
      </w:r>
      <w:r w:rsidR="0086281F">
        <w:rPr>
          <w:bCs/>
        </w:rPr>
        <w:t xml:space="preserve">The University of Michigan and </w:t>
      </w:r>
      <w:r w:rsidR="0039667E">
        <w:rPr>
          <w:bCs/>
        </w:rPr>
        <w:t>UTHSC Institutional Animal Care and Use Committee</w:t>
      </w:r>
      <w:r w:rsidR="0086281F">
        <w:rPr>
          <w:bCs/>
        </w:rPr>
        <w:t>s</w:t>
      </w:r>
      <w:r w:rsidR="0039667E">
        <w:rPr>
          <w:bCs/>
        </w:rPr>
        <w:t xml:space="preserve"> approved all </w:t>
      </w:r>
      <w:r w:rsidR="00972512">
        <w:rPr>
          <w:bCs/>
        </w:rPr>
        <w:t xml:space="preserve">animal </w:t>
      </w:r>
      <w:r w:rsidR="0039667E">
        <w:rPr>
          <w:bCs/>
        </w:rPr>
        <w:t>procedures.</w:t>
      </w:r>
    </w:p>
    <w:p w14:paraId="6C4B3B25" w14:textId="54D71501" w:rsidR="0039667E" w:rsidRDefault="0039667E" w:rsidP="0039667E">
      <w:pPr>
        <w:pStyle w:val="Heading2"/>
      </w:pPr>
      <w:r>
        <w:t>Food Intake</w:t>
      </w:r>
      <w:r w:rsidR="00B3409A">
        <w:t xml:space="preserve"> and Body Composition</w:t>
      </w:r>
    </w:p>
    <w:p w14:paraId="0F193F30" w14:textId="53BE61FE" w:rsidR="00871236" w:rsidRPr="002A7B4B" w:rsidRDefault="0039667E" w:rsidP="00871236">
      <w:r>
        <w:t>Food intake was determined throughout the CD/HPD feeding studies by we</w:t>
      </w:r>
      <w:r w:rsidR="00736644">
        <w:t>ighing the food in the cages (</w:t>
      </w:r>
      <w:r w:rsidR="00620F42">
        <w:t>3</w:t>
      </w:r>
      <w:r>
        <w:t xml:space="preserve"> mice</w:t>
      </w:r>
      <w:r w:rsidR="00736644">
        <w:t xml:space="preserve"> per cage)</w:t>
      </w:r>
      <w:r>
        <w:t xml:space="preserve"> throughout the study and calculated based on the caloric content of the food.  Food intake was therefore the average food eaten by a cage of mice divided by the number of mice in that cage.</w:t>
      </w:r>
      <w:r w:rsidR="00B3409A">
        <w:t xml:space="preserve">  </w:t>
      </w:r>
      <w:r>
        <w:rPr>
          <w:bCs/>
        </w:rPr>
        <w:t>Body composition w</w:t>
      </w:r>
      <w:r w:rsidR="00B3409A">
        <w:rPr>
          <w:bCs/>
        </w:rPr>
        <w:t>as determined using an echoMRI 1</w:t>
      </w:r>
      <w:r w:rsidR="00D2057A">
        <w:rPr>
          <w:bCs/>
        </w:rPr>
        <w:t>100</w:t>
      </w:r>
      <w:r w:rsidR="000850D2">
        <w:rPr>
          <w:bCs/>
        </w:rPr>
        <w:t xml:space="preserve"> at approximately ZT10</w:t>
      </w:r>
      <w:r w:rsidR="00D2057A">
        <w:rPr>
          <w:bCs/>
        </w:rPr>
        <w:t xml:space="preserve">.  </w:t>
      </w:r>
      <w:r w:rsidR="00B3409A">
        <w:rPr>
          <w:bCs/>
        </w:rPr>
        <w:t>Body weights were determined using a standard scale.</w:t>
      </w:r>
      <w:r w:rsidR="00583F7C">
        <w:rPr>
          <w:bCs/>
        </w:rPr>
        <w:t xml:space="preserve">  </w:t>
      </w:r>
      <w:r w:rsidR="000C5F3E">
        <w:rPr>
          <w:bCs/>
        </w:rPr>
        <w:t>Tissue</w:t>
      </w:r>
      <w:r w:rsidR="00583F7C">
        <w:rPr>
          <w:bCs/>
        </w:rPr>
        <w:t xml:space="preserve"> weights were </w:t>
      </w:r>
      <w:r w:rsidR="000C5F3E">
        <w:rPr>
          <w:bCs/>
        </w:rPr>
        <w:t>determined</w:t>
      </w:r>
      <w:r w:rsidR="00583F7C">
        <w:rPr>
          <w:bCs/>
        </w:rPr>
        <w:t xml:space="preserve"> for both the left and righ</w:t>
      </w:r>
      <w:r w:rsidR="000C5F3E">
        <w:rPr>
          <w:bCs/>
        </w:rPr>
        <w:t>t hand side tissue and combined as total weights.</w:t>
      </w:r>
    </w:p>
    <w:p w14:paraId="11084079" w14:textId="79112ACE" w:rsidR="0052183D" w:rsidRDefault="005169CA" w:rsidP="002A7B4B">
      <w:pPr>
        <w:pStyle w:val="Heading2"/>
      </w:pPr>
      <w:r>
        <w:t>Energy Expenditure Studies</w:t>
      </w:r>
    </w:p>
    <w:p w14:paraId="06355B24" w14:textId="6EC3D209" w:rsidR="003406C3" w:rsidRDefault="0052183D" w:rsidP="0052183D">
      <w:r>
        <w:t xml:space="preserve">For high protein diet studies, </w:t>
      </w:r>
      <w:r w:rsidR="002A7B4B">
        <w:t xml:space="preserve">physical movement and calorimetry was determined using a comprehensive laboratory animal monitoring system from Columbus Instruments.  These experiments were performed in light and temperature controlled enclosures at 25C, in home-cage style cages with hanging feeders.  The first 6h of measurements were discarded, after which animals were acclimatized to their new surroundings.  Single-animal measurements were collected over the course of 3 days.  Oxygen consumption was normalized to lean body mass (as determined by echoMRI, described above) and analyzed by mixed linear models with the considerations described in </w:t>
      </w:r>
      <w:r w:rsidR="002A7B4B">
        <w:fldChar w:fldCharType="begin" w:fldLock="1"/>
      </w:r>
      <w:r w:rsidR="00921CEC">
        <w:instrText>ADDIN CSL_CITATION { "citationItems" : [ { "id" : "ITEM-1", "itemData" : { "DOI" : "10.1038/nmeth.1806", "ISSN" : "1548-7091", "PMID" : "22205519", "abstract" : "We present a consolidated view of the complexity and challenges of designing studies for measurement of energy metabolism in mouse models, including a practical guide to the assessment of energy expenditure, energy intake and body composition and statistical analysis thereof. We hope this guide will facilitate comparisons across studies and minimize spurious interpretations of data. We recommend that division of energy expenditure data by either body weight or lean body weight and that presentation of group effects as histograms should be replaced by plotting individual data and analyzing both group and body-composition effects using analysis of covariance (ANCOVA).", "author" : [ { "dropping-particle" : "", "family" : "Tsch\u00f6p", "given" : "Matthias H", "non-dropping-particle" : "", "parse-names" : false, "suffix" : "" }, { "dropping-particle" : "", "family" : "Speakman", "given" : "John R", "non-dropping-particle" : "", "parse-names" : false, "suffix" : "" }, { "dropping-particle" : "", "family" : "Arch", "given" : "Jonathan R S", "non-dropping-particle" : "", "parse-names" : false, "suffix" : "" }, { "dropping-particle" : "", "family" : "Auwerx", "given" : "Johan", "non-dropping-particle" : "", "parse-names" : false, "suffix" : "" }, { "dropping-particle" : "", "family" : "Br\u00fcning", "given" : "Jens\u00a0C.", "non-dropping-particle" : "", "parse-names" : false, "suffix" : "" }, { "dropping-particle" : "", "family" : "Chan", "given" : "Lawrence", "non-dropping-particle" : "", "parse-names" : false, "suffix" : "" }, { "dropping-particle" : "", "family" : "Eckel", "given" : "Robert H", "non-dropping-particle" : "", "parse-names" : false, "suffix" : "" }, { "dropping-particle" : "V", "family" : "Farese", "given" : "Robert", "non-dropping-particle" : "", "parse-names" : false, "suffix" : "" }, { "dropping-particle" : "", "family" : "Galgani", "given" : "Jose E", "non-dropping-particle" : "", "parse-names" : false, "suffix" : "" }, { "dropping-particle" : "", "family" : "Hambly", "given" : "Catherine", "non-dropping-particle" : "", "parse-names" : false, "suffix" : "" }, { "dropping-particle" : "", "family" : "Herman", "given" : "Mark a", "non-dropping-particle" : "", "parse-names" : false, "suffix" : "" }, { "dropping-particle" : "", "family" : "Horvath", "given" : "Tamas\u00a0L. L", "non-dropping-particle" : "", "parse-names" : false, "suffix" : "" }, { "dropping-particle" : "", "family" : "Kahn", "given" : "Barbara B.", "non-dropping-particle" : "", "parse-names" : false, "suffix" : "" }, { "dropping-particle" : "", "family" : "Kozma", "given" : "Sara C", "non-dropping-particle" : "", "parse-names" : false, "suffix" : "" }, { "dropping-particle" : "", "family" : "Maratos-Flier", "given" : "Eleftheria", "non-dropping-particle" : "", "parse-names" : false, "suffix" : "" }, { "dropping-particle" : "", "family" : "M\u00fcller", "given" : "Timo D", "non-dropping-particle" : "", "parse-names" : false, "suffix" : "" }, { "dropping-particle" : "", "family" : "M\u00fcnzberg", "given" : "Heike", "non-dropping-particle" : "", "parse-names" : false, "suffix" : "" }, { "dropping-particle" : "", "family" : "Pfluger", "given" : "Paul T", "non-dropping-particle" : "", "parse-names" : false, "suffix" : "" }, { "dropping-particle" : "", "family" : "Plum", "given" : "Leona", "non-dropping-particle" : "", "parse-names" : false, "suffix" : "" }, { "dropping-particle" : "", "family" : "Reitman", "given" : "Marc L.", "non-dropping-particle" : "", "parse-names" : false, "suffix" : "" }, { "dropping-particle" : "", "family" : "Rahmouni", "given" : "Kamal", "non-dropping-particle" : "", "parse-names" : false, "suffix" : "" }, { "dropping-particle" : "", "family" : "Shulman", "given" : "Gerald I.", "non-dropping-particle" : "", "parse-names" : false, "suffix" : "" }, { "dropping-particle" : "", "family" : "Thomas", "given" : "George", "non-dropping-particle" : "", "parse-names" : false, "suffix" : "" }, { "dropping-particle" : "", "family" : "Kahn", "given" : "C Ronald", "non-dropping-particle" : "", "parse-names" : false, "suffix" : "" }, { "dropping-particle" : "", "family" : "Ravussin", "given" : "Eric", "non-dropping-particle" : "", "parse-names" : false, "suffix" : "" } ], "container-title" : "Nature Methods", "id" : "ITEM-1", "issue" : "1", "issued" : { "date-parts" : [ [ "2011", "12", "28" ] ] }, "note" : "From Duplicate 1 (A guide to analysis of mouse energy metabolism - Tsch\u00f6p, Matthias H; Speakman, John R; Arch, Jonathan R S; Auwerx, Johan; Br\u00fcning, Jens C; Chan, Lawrence; Eckel, Robert H; Farese, Robert V; Galgani, Jose E; Hambly, Catherine; Herman, Mark a; Horvath, Tamas\u00a0L.; Kahn, Barbara B.; Kozma, Sara C; Maratos-Flier, Eleftheria; M\u00fcller, Timo D; M\u00fcnzberg, Heike; Pfluger, Paul T; Plum, Leona; Reitman, Marc L.; Rahmouni, Kamal; Shulman, Gerald I.; Thomas, George; Kahn, C Ronald; Ravussin, Eric)\n\nFrom Duplicate 1 ( \n\n\n\n\n\n\n\n\n\n\n\n\n\n\n\n\n\n\n\n\n\n\n\n\n\nA guide to analysis of mouse energy metabolism\n\n\n\n\n\n\n\n\n\n\n\n\n\n\n\n\n\n\n\n\n\n\n\n\n\n- Tsch\u00f6p, Matthias H; Speakman, John R; Arch, Jonathan R S; Auwerx, Johan; Br\u00fcning, Jens C; Chan, Lawrence; Eckel, Robert H; Farese, Robert V; Galgani, Jose E; Hambly, Catherine; Herman, Mark a; Horvath, Tamas L; Kahn, Barbara B.; Kozma, Sara C; Maratos-Flier, Eleftheria; M\u00fcller, Timo D; M\u00fcnzberg, Heike; Pfluger, Paul T; Plum, Leona; Reitman, Marc L; Rahmouni, Kamal; Shulman, Gerald I.; Thomas, George; Kahn, C Ronald; Ravussin, Eric )\n\n\n\n\n\n\n\n", "page" : "57-63", "title" : "A guide to analysis of mouse energy metabolism", "type" : "article-journal", "volume" : "9" }, "uris" : [ "http://www.mendeley.com/documents/?uuid=b6d88b72-7ec3-4e7a-9e81-be45ddf542bb" ] } ], "mendeley" : { "formattedCitation" : "[28]", "plainTextFormattedCitation" : "[28]", "previouslyFormattedCitation" : "[28]" }, "properties" : { "noteIndex" : 0 }, "schema" : "https://github.com/citation-style-language/schema/raw/master/csl-citation.json" }</w:instrText>
      </w:r>
      <w:r w:rsidR="002A7B4B">
        <w:fldChar w:fldCharType="separate"/>
      </w:r>
      <w:r w:rsidR="00926840" w:rsidRPr="00926840">
        <w:rPr>
          <w:noProof/>
        </w:rPr>
        <w:t>[28]</w:t>
      </w:r>
      <w:r w:rsidR="002A7B4B">
        <w:fldChar w:fldCharType="end"/>
      </w:r>
      <w:r w:rsidR="002A7B4B">
        <w:t>.</w:t>
      </w:r>
    </w:p>
    <w:p w14:paraId="32D997A2" w14:textId="77777777" w:rsidR="00502BBA" w:rsidRDefault="00502BBA" w:rsidP="0052183D"/>
    <w:p w14:paraId="609ADDB8" w14:textId="4DAF4730" w:rsidR="00502BBA" w:rsidRDefault="00502BBA" w:rsidP="0052183D">
      <w:r>
        <w:t>For rapamycin treatment</w:t>
      </w:r>
      <w:r w:rsidR="00C868B8">
        <w:t>s</w:t>
      </w:r>
      <w:r>
        <w:t xml:space="preserve">, animals were injected with 3 mg/kg of rapamycin or a </w:t>
      </w:r>
      <w:commentRangeStart w:id="2"/>
      <w:r>
        <w:t xml:space="preserve">vehicle </w:t>
      </w:r>
      <w:commentRangeEnd w:id="2"/>
      <w:r>
        <w:rPr>
          <w:rStyle w:val="CommentReference"/>
        </w:rPr>
        <w:commentReference w:id="2"/>
      </w:r>
      <w:r>
        <w:t>(1% Tween, 1% PEG-8000).  For acute studies, animals were injected daily before switching diet to a high fat diet</w:t>
      </w:r>
      <w:r w:rsidR="00AC7808">
        <w:t>.</w:t>
      </w:r>
      <w:r>
        <w:t xml:space="preserve"> </w:t>
      </w:r>
    </w:p>
    <w:p w14:paraId="01B056BA" w14:textId="2D6CB591" w:rsidR="0045067A" w:rsidRDefault="0045067A" w:rsidP="0045067A">
      <w:pPr>
        <w:pStyle w:val="Heading2"/>
      </w:pPr>
      <w:r>
        <w:t>Western Blotting</w:t>
      </w:r>
    </w:p>
    <w:p w14:paraId="64FBDD7B" w14:textId="26E85A3B" w:rsidR="0045067A" w:rsidRDefault="0045067A" w:rsidP="0052183D">
      <w:r>
        <w:t>Protein lysates were generated in RIPA buffer</w:t>
      </w:r>
      <w:r w:rsidR="00C50D02">
        <w:t xml:space="preserve"> (50 mM Tris pH 7.4, 0.25% sodium deoxycholate, 1% NP40, 150 mM sodium choride, 1 mM EDTA, 100 </w:t>
      </w:r>
      <w:r w:rsidR="006F5D2C" w:rsidRPr="006F5D2C">
        <w:rPr>
          <w:rFonts w:ascii="Times New Roman" w:hAnsi="Times New Roman" w:cs="Times New Roman"/>
        </w:rPr>
        <w:t>μ</w:t>
      </w:r>
      <w:r w:rsidR="00C50D02">
        <w:t>M sodium vanadate, 5mM sodium fluoride, 10 mM sodium pyrophosphate and 1X protease inhibitors)</w:t>
      </w:r>
      <w:r>
        <w:t xml:space="preserve"> </w:t>
      </w:r>
      <w:r w:rsidR="001A7E83">
        <w:t xml:space="preserve">or HTNG buffer (50 mM HEPES, pH 7.4, 150 mM sodium chloride, 10% glycerol, 10% triton X-100 and 1X protease inhibitors) </w:t>
      </w:r>
      <w:r>
        <w:t>by mechanical disruption in a Qialyser for 5 minutes at 30Hz.  L</w:t>
      </w:r>
      <w:r w:rsidR="00C50D02">
        <w:t>ysates were clarified at 14 000 RPM</w:t>
      </w:r>
      <w:r>
        <w:t xml:space="preserve"> for 15 minutes and quantified by Bradford assays.  </w:t>
      </w:r>
      <w:r w:rsidR="001A7E83">
        <w:t xml:space="preserve">For PTG determination, glycogen binding proteins were enriched by amylose pull-down as previously described </w:t>
      </w:r>
      <w:r w:rsidR="001A7E83">
        <w:fldChar w:fldCharType="begin" w:fldLock="1"/>
      </w:r>
      <w:r w:rsidR="00882B61">
        <w:instrText>ADDIN CSL_CITATION { "citationItems" : [ { "id" : "ITEM-1", "itemData" : { "DOI" : "10.2337/db13-1531", "ISSN" : "1939-327X", "PMID" : "24722244", "abstract" : "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xian Zhuo-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u00a0M.", "non-dropping-particle" : "", "parse-names" : false, "suffix" : "" }, { "dropping-particle" : "", "family" : "Saltiel", "given" : "Alan\u00a0R.", "non-dropping-particle" : "", "parse-names" : false, "suffix" : "" } ], "container-title" : "Diabetes", "id" : "ITEM-1", "issue" : "9", "issued" : { "date-parts" : [ [ "2014", "9", "10" ] ] }, "page" : "2935-48", "title" : "Metabolic crosstalk: molecular links between glycogen and lipid metabolism in obesity.", "type" : "article-journal", "volume" : "63" }, "uris" : [ "http://www.mendeley.com/documents/?uuid=dd589c4b-b51f-43f2-a8cd-84cfbe3581fb" ] }, { "id" : "ITEM-2", "itemData" : { "DOI" : "10.1101/gad.1553207", "ISSN" : "0890-9369", "PMID" : "17908927", "abstract" : "Cori's disease is a glycogen storage disorder characterized by a deficiency in the glycogen debranching enzyme, amylo-1,6-glucosidase,4-alpha-glucanotransferase (AGL). Here, we demonstrate that the G1448R genetic variant of AGL is unable to bind to glycogen and displays decreased stability that is rescued by proteasomal inhibition. AGL G1448R is more highly ubiquitinated than its wild-type counterpart and forms aggresomes upon proteasome impairment. Furthermore, the E3 ubiquitin ligase Malin interacts with and promotes the ubiquitination of AGL. Malin is known to be mutated in Lafora disease, an autosomal recessive disorder clinically characterized by the accumulation of polyglucosan bodies resembling poorly branched glycogen. Transfection studies in HepG2 cells demonstrate that AGL is cytoplasmic whereas Malin is predominately nuclear. However, after depletion of glycogen stores for 4 h, approximately 90% of transfected cells exhibit partial nuclear staining for AGL. Furthermore, stimulation of cells with agents that elevate cAMP increases Malin levels and Malin/AGL complex formation. Refeeding mice for 2 h after an overnight fast causes a reduction in hepatic AGL levels by 48%. Taken together, these results indicate that binding to glycogen crucially regulates the stability of AGL and, further, that its ubiquitination may play an important role in the pathophysiology of both Lafora and Cori's disease.", "author" : [ { "dropping-particle" : "", "family" : "Cheng", "given" : "Alan", "non-dropping-particle" : "", "parse-names" : false, "suffix" : "" }, { "dropping-particle" : "", "family" : "Zhang", "given" : "Mei", "non-dropping-particle" : "", "parse-names" : false, "suffix" : "" }, { "dropping-particle" : "", "family" : "Gentry", "given" : "Matthew S", "non-dropping-particle" : "", "parse-names" : false, "suffix" : "" }, { "dropping-particle" : "", "family" : "Worby", "given" : "Carolyn A", "non-dropping-particle" : "", "parse-names" : false, "suffix" : "" }, { "dropping-particle" : "", "family" : "Dixon", "given" : "Jack E", "non-dropping-particle" : "", "parse-names" : false, "suffix" : "" }, { "dropping-particle" : "", "family" : "Saltiel", "given" : "Alan\u00a0R.", "non-dropping-particle" : "", "parse-names" : false, "suffix" : "" } ], "container-title" : "Genes &amp; development", "id" : "ITEM-2", "issue" : "19", "issued" : { "date-parts" : [ [ "2007", "10", "1" ] ] }, "page" : "2399-409", "title" : "A role for AGL ubiquitination in the glycogen storage disorders of Lafora and Cori's disease.", "type" : "article-journal", "volume" : "21" }, "uris" : [ "http://www.mendeley.com/documents/?uuid=b7ff4d71-877a-456a-9f7a-d69b637a8429" ] }, { "id" : "ITEM-3", "itemData" : { "DOI" : "10.1093/hmg/ddp128", "ISSN" : "1460-2083", "PMID" : "19299494", "abstract" : "Glycogen storage disease type III (GSDIII) is a metabolic disorder characterized by a deficiency in the glycogen debranching enzyme, amylo-1,6-glucosidase,4-alpha-glucanotransferase (AGL). Patients with GSDIII commonly exhibit hypoglycemia, along with variable organ dysfunction of the liver, muscle or heart tissues. The AGL protein binds to glycogen through its C-terminal region, and possesses two separate domains for the transferase and glucosidase activities. Most causative mutations are nonsense, and how they affect the enzyme is not well understood. Here we investigated four rare missense mutations to determine the molecular basis of how they affect AGL function leading to GSDIII. The L620P mutant primarily abolishes transferase activity while the R1147G variant impairs glucosidase function. Interestingly, mutations in the carbohydrate-binding domain (CBD; G1448R and Y1445ins) are more severe in nature, leading to significant loss of all enzymatic activities and carbohydrate binding ability, as well as enhancing targeting for proteasomal degradation. This region (Y1445-G1448R) displays virtual identity across human and bacterial species, suggesting an important role that has been conserved throughout evolution. Our results clearly indicate that inactivation of either enzymatic activity is sufficient to cause GSDIII disease and suggest that the CBD of AGL plays a major role to coordinate its functions and regulation by the ubiquitin-proteasome system.", "author" : [ { "dropping-particle" : "", "family" : "Cheng", "given" : "Alan", "non-dropping-particle" : "", "parse-names" : false, "suffix" : "" }, { "dropping-particle" : "", "family" : "Zhang", "given" : "Mei", "non-dropping-particle" : "", "parse-names" : false, "suffix" : "" }, { "dropping-particle" : "", "family" : "Okubo", "given" : "Minoru", "non-dropping-particle" : "", "parse-names" : false, "suffix" : "" }, { "dropping-particle" : "", "family" : "Omichi", "given" : "Kaoru", "non-dropping-particle" : "", "parse-names" : false, "suffix" : "" }, { "dropping-particle" : "", "family" : "Saltiel", "given" : "Alan\u00a0R.", "non-dropping-particle" : "", "parse-names" : false, "suffix" : "" } ], "container-title" : "Human molecular genetics", "id" : "ITEM-3", "issue" : "11", "issued" : { "date-parts" : [ [ "2009", "6", "1" ] ] }, "page" : "2045-52", "title" : "Distinct mutations in the glycogen debranching enzyme found in glycogen storage disease type III lead to impairment in diverse cellular functions.", "type" : "article-journal", "volume" : "18" }, "uris" : [ "http://www.mendeley.com/documents/?uuid=43c344ac-c0e9-4de7-b55a-9b4a58d52ccb" ] } ], "mendeley" : { "formattedCitation" : "[11,29,30]", "plainTextFormattedCitation" : "[11,29,30]", "previouslyFormattedCitation" : "[11,29,30]" }, "properties" : { "noteIndex" : 0 }, "schema" : "https://github.com/citation-style-language/schema/raw/master/csl-citation.json" }</w:instrText>
      </w:r>
      <w:r w:rsidR="001A7E83">
        <w:fldChar w:fldCharType="separate"/>
      </w:r>
      <w:r w:rsidR="00921CEC" w:rsidRPr="00921CEC">
        <w:rPr>
          <w:noProof/>
        </w:rPr>
        <w:t>[11,29,30]</w:t>
      </w:r>
      <w:r w:rsidR="001A7E83">
        <w:fldChar w:fldCharType="end"/>
      </w:r>
      <w:r w:rsidR="001A7E83">
        <w:t xml:space="preserve">.  </w:t>
      </w:r>
      <w:r>
        <w:t>Proteins were separated by SDS-PAGE and blotted with antibodies described in the figure legends.  Antibodies</w:t>
      </w:r>
      <w:r w:rsidR="002D65EF">
        <w:t xml:space="preserve"> used in this study were</w:t>
      </w:r>
      <w:r>
        <w:t xml:space="preserve"> raised against pS6K (pThr389, Cell Signaling cat #9206), S6K (Cell Signaling #2708), pAkt (pSer473, Cell Signaling #</w:t>
      </w:r>
      <w:r w:rsidR="002C7364">
        <w:t>4060</w:t>
      </w:r>
      <w:r w:rsidR="002D65EF">
        <w:t>) and Akt (Cell Signaling #</w:t>
      </w:r>
      <w:r w:rsidR="002C7364">
        <w:t>2920</w:t>
      </w:r>
      <w:r w:rsidR="002D65EF">
        <w:t>)</w:t>
      </w:r>
      <w:r w:rsidR="001A7E83">
        <w:t xml:space="preserve">, </w:t>
      </w:r>
      <w:r w:rsidR="00723E82">
        <w:t>TSC1 (Cell Signaling #4963), TSC2 (Cell Signaling #4308), pS6 (pSer236/236, Cell Signaling #2211), S6 (Cell Signaling #2317), SREBP1 (Santa Cruz #sc-366), pGS</w:t>
      </w:r>
      <w:r w:rsidR="00037C8C">
        <w:t xml:space="preserve"> (pSer641, </w:t>
      </w:r>
      <w:r w:rsidR="00D300E1">
        <w:t>Cell Signaling #3891), GS (Cell Signaling #04-357)</w:t>
      </w:r>
      <w:r w:rsidR="00723E82">
        <w:t xml:space="preserve"> and </w:t>
      </w:r>
      <w:r w:rsidR="001A7E83">
        <w:t xml:space="preserve">PTG </w:t>
      </w:r>
      <w:r w:rsidR="001A7E83">
        <w:fldChar w:fldCharType="begin" w:fldLock="1"/>
      </w:r>
      <w:r w:rsidR="00926840">
        <w:instrText>ADDIN CSL_CITATION { "citationItems" : [ { "id" : "ITEM-1", "itemData" : { "DOI" : "10.2337/db13-1531", "ISSN" : "1939-327X", "PMID" : "24722244", "abstract" : "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xian Zhuo-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u00a0M.", "non-dropping-particle" : "", "parse-names" : false, "suffix" : "" }, { "dropping-particle" : "", "family" : "Saltiel", "given" : "Alan\u00a0R.", "non-dropping-particle" : "", "parse-names" : false, "suffix" : "" } ], "container-title" : "Diabetes", "id" : "ITEM-1", "issue" : "9", "issued" : { "date-parts" : [ [ "2014", "9", "10" ] ] }, "page" : "2935-48", "title" : "Metabolic crosstalk: molecular links between glycogen and lipid metabolism in obesity.", "type" : "article-journal", "volume" : "63" }, "uris" : [ "http://www.mendeley.com/documents/?uuid=dd589c4b-b51f-43f2-a8cd-84cfbe3581fb" ] } ], "mendeley" : { "formattedCitation" : "[11]", "plainTextFormattedCitation" : "[11]", "previouslyFormattedCitation" : "[11]" }, "properties" : { "noteIndex" : 0 }, "schema" : "https://github.com/citation-style-language/schema/raw/master/csl-citation.json" }</w:instrText>
      </w:r>
      <w:r w:rsidR="001A7E83">
        <w:fldChar w:fldCharType="separate"/>
      </w:r>
      <w:r w:rsidR="001A7E83" w:rsidRPr="001A7E83">
        <w:rPr>
          <w:noProof/>
        </w:rPr>
        <w:t>[11]</w:t>
      </w:r>
      <w:r w:rsidR="001A7E83">
        <w:fldChar w:fldCharType="end"/>
      </w:r>
      <w:r w:rsidR="002D65EF">
        <w:t xml:space="preserve">.  Blots were visualized </w:t>
      </w:r>
      <w:r w:rsidR="00D300E1">
        <w:t xml:space="preserve">via ECL or </w:t>
      </w:r>
      <w:r w:rsidR="002D65EF">
        <w:t>on a LiCor Odyssey and quantified using Image Studio Lite software.</w:t>
      </w:r>
    </w:p>
    <w:p w14:paraId="5E5213C5" w14:textId="77777777" w:rsidR="0039397E" w:rsidRDefault="0039397E" w:rsidP="0052183D"/>
    <w:p w14:paraId="0DCD4549" w14:textId="16E7B765" w:rsidR="0039397E" w:rsidRDefault="0039397E" w:rsidP="0039397E">
      <w:pPr>
        <w:pStyle w:val="Heading2"/>
      </w:pPr>
      <w:commentRangeStart w:id="3"/>
      <w:r>
        <w:t>Triglyceride and Glycogen Determination</w:t>
      </w:r>
      <w:commentRangeEnd w:id="3"/>
      <w:r>
        <w:rPr>
          <w:rStyle w:val="CommentReference"/>
          <w:rFonts w:asciiTheme="minorHAnsi" w:eastAsiaTheme="minorEastAsia" w:hAnsiTheme="minorHAnsi" w:cstheme="minorBidi"/>
          <w:b w:val="0"/>
          <w:bCs w:val="0"/>
          <w:color w:val="auto"/>
        </w:rPr>
        <w:commentReference w:id="3"/>
      </w:r>
    </w:p>
    <w:p w14:paraId="7E25B47B" w14:textId="77777777" w:rsidR="00C868B8" w:rsidRDefault="00C868B8" w:rsidP="00C868B8"/>
    <w:p w14:paraId="0789DFDA" w14:textId="066A62E1" w:rsidR="00C868B8" w:rsidRDefault="00C868B8" w:rsidP="00C868B8">
      <w:pPr>
        <w:pStyle w:val="Heading2"/>
      </w:pPr>
      <w:r>
        <w:t>Insulin and Glucuose Tolerance Tests and Glucose Clamp Studies</w:t>
      </w:r>
    </w:p>
    <w:p w14:paraId="3A5FF7F4" w14:textId="46E1679A" w:rsidR="00C868B8" w:rsidRPr="00C868B8" w:rsidRDefault="00C868B8" w:rsidP="00C868B8">
      <w:r>
        <w:t>Insulin sensitivity was determined by injecting animals fasted for 6h with 0.7mU/g insulin (Humulin HR, Lily) and then collecting tail vein blood every 15 minutes</w:t>
      </w:r>
      <w:r w:rsidRPr="00C868B8">
        <w:t xml:space="preserve"> </w:t>
      </w:r>
      <w:r>
        <w:t>via a glucometer (accucheck)</w:t>
      </w:r>
      <w:r>
        <w:t xml:space="preserve">.  For high fat diet studies, because fat mass was dramatically different between groups, we injected insulin at 0.7mU/g of fat free mass rather than body weight.  For glucose tolerance tests 1 mg/kg glucose was injected into 6h fasted mice and glucose was analysed as per the insulin tolerance tests.  To determine </w:t>
      </w:r>
      <w:r>
        <w:rPr>
          <w:i/>
        </w:rPr>
        <w:t>in vivo</w:t>
      </w:r>
      <w:r>
        <w:t xml:space="preserve"> glucose-stimulated insulin secretion, glucose was injected before and 30 minutes after a retro-orbital bleed.  Insulin was determined using an ultrasensitive mouse ELISA (</w:t>
      </w:r>
      <w:commentRangeStart w:id="4"/>
      <w:r>
        <w:t>CrystalChem</w:t>
      </w:r>
      <w:commentRangeEnd w:id="4"/>
      <w:r w:rsidR="007F46DE">
        <w:rPr>
          <w:rStyle w:val="CommentReference"/>
        </w:rPr>
        <w:commentReference w:id="4"/>
      </w:r>
      <w:r>
        <w:t>).</w:t>
      </w:r>
    </w:p>
    <w:p w14:paraId="25428308" w14:textId="03A99F67" w:rsidR="00AE30D5" w:rsidRDefault="00AE30D5" w:rsidP="00AE30D5">
      <w:pPr>
        <w:pStyle w:val="Heading2"/>
      </w:pPr>
      <w:r>
        <w:t>Statistical Analyses</w:t>
      </w:r>
    </w:p>
    <w:p w14:paraId="08382C47" w14:textId="49DA2E2F" w:rsidR="00396BD8" w:rsidRPr="00396BD8" w:rsidRDefault="00D52992" w:rsidP="00396BD8">
      <w:r>
        <w:t>All statistical ana</w:t>
      </w:r>
      <w:r w:rsidR="00AC53AD">
        <w:t>lyses were performed using the R</w:t>
      </w:r>
      <w:r>
        <w:t xml:space="preserve">, version 3.2.2 </w:t>
      </w:r>
      <w:r>
        <w:fldChar w:fldCharType="begin" w:fldLock="1"/>
      </w:r>
      <w:r w:rsidR="00926840">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journal" }, "uris" : [ "http://www.mendeley.com/documents/?uuid=5eba6a98-a1fe-40e4-8a4d-45ddfbf1cd0c" ] } ], "mendeley" : { "formattedCitation" : "[31]", "plainTextFormattedCitation" : "[31]", "previouslyFormattedCitation" : "[31]" }, "properties" : { "noteIndex" : 0 }, "schema" : "https://github.com/citation-style-language/schema/raw/master/csl-citation.json" }</w:instrText>
      </w:r>
      <w:r>
        <w:fldChar w:fldCharType="separate"/>
      </w:r>
      <w:r w:rsidR="00926840" w:rsidRPr="00926840">
        <w:rPr>
          <w:noProof/>
        </w:rPr>
        <w:t>[31]</w:t>
      </w:r>
      <w:r>
        <w:fldChar w:fldCharType="end"/>
      </w:r>
      <w:r>
        <w:t xml:space="preserve">.  </w:t>
      </w:r>
      <w:r w:rsidR="00396BD8">
        <w:t>For longitudinal measurements (body weights, fat mass and lean mass), the data were analyzed by mixed linear models using uncorrelated random slopes and intercepts</w:t>
      </w:r>
      <w:r>
        <w:t xml:space="preserve"> using the lme4 package version 1.1-8 </w:t>
      </w:r>
      <w:r>
        <w:fldChar w:fldCharType="begin" w:fldLock="1"/>
      </w:r>
      <w:r w:rsidR="00926840">
        <w:instrText>ADDIN CSL_CITATION { "citationItems" : [ { "id" : "ITEM-1", "itemData" : { "abstract" : "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 "author" : [ { "dropping-particle" : "", "family" : "Bates", "given" : "Douglas", "non-dropping-particle" : "", "parse-names" : false, "suffix" : "" }, { "dropping-particle" : "", "family" : "M\u00e4chler", "given" : "Martin", "non-dropping-particle" : "", "parse-names" : false, "suffix" : "" }, { "dropping-particle" : "", "family" : "Bolker", "given" : "Ben", "non-dropping-particle" : "", "parse-names" : false, "suffix" : "" }, { "dropping-particle" : "", "family" : "Walker", "given" : "Steven", "non-dropping-particle" : "", "parse-names" : false, "suffix" : "" } ], "container-title" : "ArXiv", "genre" : "Computation", "id" : "ITEM-1", "issued" : { "date-parts" : [ [ "2014", "6", "23" ] ] }, "note" : "R package version 1.0-6", "page" : "1-51", "title" : "Fitting Linear Mixed-Effects Models using lme4", "type" : "article-journal", "volume" : "1406.5823" }, "uris" : [ "http://www.mendeley.com/documents/?uuid=07692ab3-3e1a-494a-abdf-f54acf8bbcef" ] } ], "mendeley" : { "formattedCitation" : "[32]", "plainTextFormattedCitation" : "[32]", "previouslyFormattedCitation" : "[32]" }, "properties" : { "noteIndex" : 0 }, "schema" : "https://github.com/citation-style-language/schema/raw/master/csl-citation.json" }</w:instrText>
      </w:r>
      <w:r>
        <w:fldChar w:fldCharType="separate"/>
      </w:r>
      <w:r w:rsidR="00926840" w:rsidRPr="00926840">
        <w:rPr>
          <w:noProof/>
        </w:rPr>
        <w:t>[32]</w:t>
      </w:r>
      <w:r>
        <w:fldChar w:fldCharType="end"/>
      </w:r>
      <w:r w:rsidR="00396BD8">
        <w:t xml:space="preserve">. </w:t>
      </w:r>
      <w:r w:rsidR="00940644">
        <w:t>I</w:t>
      </w:r>
      <w:r w:rsidR="00334230">
        <w:t>ns</w:t>
      </w:r>
      <w:r w:rsidR="006B24A7">
        <w:t>ulin tolerance tests were analyz</w:t>
      </w:r>
      <w:r w:rsidR="00334230">
        <w:t xml:space="preserve">ed similarly with each time point treated as an </w:t>
      </w:r>
      <w:r w:rsidR="00940644">
        <w:t>repeated</w:t>
      </w:r>
      <w:r w:rsidR="00334230">
        <w:t xml:space="preserve"> measurement.  </w:t>
      </w:r>
      <w:r w:rsidR="00396BD8">
        <w:t>Statistical significance was determined via</w:t>
      </w:r>
      <w:r>
        <w:rPr>
          <w:rFonts w:ascii="Lucida Grande" w:hAnsi="Lucida Grande" w:cs="Lucida Grande"/>
          <w:color w:val="000000"/>
        </w:rPr>
        <w:t xml:space="preserve"> </w:t>
      </w:r>
      <w:r w:rsidRPr="006823FC">
        <w:rPr>
          <w:rFonts w:ascii="Times New Roman" w:hAnsi="Times New Roman" w:cs="Times New Roman"/>
          <w:color w:val="000000"/>
        </w:rPr>
        <w:t>χ</w:t>
      </w:r>
      <w:r w:rsidRPr="006823FC">
        <w:rPr>
          <w:rFonts w:cs="Lucida Grande"/>
          <w:color w:val="000000"/>
          <w:vertAlign w:val="superscript"/>
        </w:rPr>
        <w:t>2</w:t>
      </w:r>
      <w:r w:rsidR="00396BD8" w:rsidRPr="00D52992">
        <w:t xml:space="preserve"> </w:t>
      </w:r>
      <w:r>
        <w:t xml:space="preserve">tests </w:t>
      </w:r>
      <w:r w:rsidR="006823FC">
        <w:t>between</w:t>
      </w:r>
      <w:r>
        <w:t xml:space="preserve"> models containing or missing the genotype or diet term.  </w:t>
      </w:r>
      <w:r w:rsidR="007C4F6A">
        <w:t xml:space="preserve">Pairwise comparisons were tested first for normality via a Shapiro-Wilk test, then for equal variance via Levene’s test.  Based on these, appropriate pairwise tests were performed as indicated in the figure legends.  </w:t>
      </w:r>
      <w:r w:rsidR="00D05FF7">
        <w:t xml:space="preserve">Corrections for testing of multiple hypotheses were done using the method of Benjamini and Hochberg </w:t>
      </w:r>
      <w:r w:rsidR="00D05FF7">
        <w:fldChar w:fldCharType="begin" w:fldLock="1"/>
      </w:r>
      <w:r w:rsidR="00926840">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formattedCitation" : "[33]", "plainTextFormattedCitation" : "[33]", "previouslyFormattedCitation" : "[33]" }, "properties" : { "noteIndex" : 0 }, "schema" : "https://github.com/citation-style-language/schema/raw/master/csl-citation.json" }</w:instrText>
      </w:r>
      <w:r w:rsidR="00D05FF7">
        <w:fldChar w:fldCharType="separate"/>
      </w:r>
      <w:r w:rsidR="00926840" w:rsidRPr="00926840">
        <w:rPr>
          <w:noProof/>
        </w:rPr>
        <w:t>[33]</w:t>
      </w:r>
      <w:r w:rsidR="00D05FF7">
        <w:fldChar w:fldCharType="end"/>
      </w:r>
      <w:r w:rsidR="00D05FF7">
        <w:t xml:space="preserve">. </w:t>
      </w:r>
      <w:r w:rsidR="0045183A">
        <w:t xml:space="preserve">Statistical significance was designated at p/q&lt;0.05 for all assays, except GSEA analyses were q&lt;0.25 was used.  </w:t>
      </w:r>
      <w:r>
        <w:t>All raw data and statistical analyses for this manuscript are available at</w:t>
      </w:r>
      <w:r w:rsidR="006F51AF">
        <w:t xml:space="preserve"> </w:t>
      </w:r>
      <w:hyperlink r:id="rId9" w:history="1">
        <w:r w:rsidR="006F51AF" w:rsidRPr="006F51AF">
          <w:rPr>
            <w:rStyle w:val="Hyperlink"/>
          </w:rPr>
          <w:t>http://bridgeslab.github.io/TissueSpecificTscKnockouts</w:t>
        </w:r>
      </w:hyperlink>
      <w:r w:rsidR="00E00396">
        <w:t>.</w:t>
      </w:r>
    </w:p>
    <w:p w14:paraId="76D4A8B2" w14:textId="77777777" w:rsidR="007B624A" w:rsidRDefault="007B624A" w:rsidP="007B624A">
      <w:pPr>
        <w:pStyle w:val="Heading1"/>
      </w:pPr>
      <w:commentRangeStart w:id="6"/>
      <w:r>
        <w:t>Results</w:t>
      </w:r>
      <w:commentRangeEnd w:id="6"/>
      <w:r w:rsidR="0045183A">
        <w:rPr>
          <w:rStyle w:val="CommentReference"/>
          <w:rFonts w:asciiTheme="minorHAnsi" w:eastAsiaTheme="minorEastAsia" w:hAnsiTheme="minorHAnsi" w:cstheme="minorBidi"/>
          <w:b w:val="0"/>
          <w:bCs w:val="0"/>
          <w:color w:val="auto"/>
        </w:rPr>
        <w:commentReference w:id="6"/>
      </w:r>
    </w:p>
    <w:p w14:paraId="3535B202" w14:textId="77777777" w:rsidR="00EE7DA9" w:rsidRDefault="00EE7DA9" w:rsidP="007B624A"/>
    <w:p w14:paraId="67FACF5E" w14:textId="16AE53EF" w:rsidR="00EE7DA9" w:rsidRDefault="00EE7DA9" w:rsidP="00EE7DA9">
      <w:pPr>
        <w:pStyle w:val="Heading2"/>
      </w:pPr>
      <w:r>
        <w:t>Rapamycin Treatment Reduces High Fat Diet Induced Increases in Energy Expenditure</w:t>
      </w:r>
    </w:p>
    <w:p w14:paraId="4D764869" w14:textId="759ED119" w:rsidR="00EE7DA9" w:rsidRDefault="00F0463F" w:rsidP="00EE7DA9">
      <w:r>
        <w:t xml:space="preserve">Both short term overfeeding and chronic obesity result in increased energy expenditure.  To test whether mTORC1 plays a role in </w:t>
      </w:r>
      <w:r w:rsidR="00353984">
        <w:t>the short-term responses to obesegenic diets, we measured energy expenditure in single-housed mice during this dietary shift.  As described in Figure 2A, animals</w:t>
      </w:r>
      <w:r w:rsidR="00395526">
        <w:t xml:space="preserve"> were single housed and vehicle-</w:t>
      </w:r>
      <w:r w:rsidR="00353984">
        <w:t xml:space="preserve">injected </w:t>
      </w:r>
      <w:r w:rsidR="00395526">
        <w:t xml:space="preserve">daily </w:t>
      </w:r>
      <w:r w:rsidR="00353984">
        <w:t xml:space="preserve">for 3 days to acclimatize the animals.  They were then placed in metabolic monitoring cages for 2 days, then were randomized into vehicle or rapamycin </w:t>
      </w:r>
      <w:r w:rsidR="00395526">
        <w:t>injected groups.  After 2 days of these injections, all animals were moved from normal chow diets to a high fat diet</w:t>
      </w:r>
      <w:r w:rsidR="0017194A">
        <w:t xml:space="preserve"> (HFD)</w:t>
      </w:r>
      <w:r w:rsidR="00395526">
        <w:t>.  As shown in Figure 2B-C, this caused an increase in energy expenditure in the vehicle</w:t>
      </w:r>
      <w:r w:rsidR="00502BBA">
        <w:t xml:space="preserve"> injected</w:t>
      </w:r>
      <w:r w:rsidR="00395526">
        <w:t xml:space="preserve"> but not rapamycin treated animals.  This was not associated with differences in physical activity as measured within these cages (Figures 2D-E).</w:t>
      </w:r>
      <w:r w:rsidR="0017194A">
        <w:t xml:space="preserve">  These data </w:t>
      </w:r>
      <w:r w:rsidR="004D7062">
        <w:t>support the hypothesis</w:t>
      </w:r>
      <w:r w:rsidR="0017194A">
        <w:t xml:space="preserve"> that mTORC1 is required for the increase in energy expenditure in response to adaptation to HFD feeding.</w:t>
      </w:r>
      <w:r w:rsidR="00A04A3A">
        <w:t xml:space="preserve">  Together with</w:t>
      </w:r>
      <w:r w:rsidR="00EE7DA9">
        <w:t xml:space="preserve"> </w:t>
      </w:r>
      <w:r w:rsidR="008C44ED">
        <w:t xml:space="preserve">the </w:t>
      </w:r>
      <w:r w:rsidR="00EE7DA9">
        <w:t>reduced adiposity and mTORC1-activating effects of high protein diets, we investigated a mouse model of mTORC1 activation, specifically in muscle tissues</w:t>
      </w:r>
      <w:r w:rsidR="008C44ED">
        <w:t xml:space="preserve"> to test whether muscle mTORC1 activation </w:t>
      </w:r>
      <w:r w:rsidR="00A04A3A">
        <w:t>was sufficient to affect</w:t>
      </w:r>
      <w:r w:rsidR="008C44ED">
        <w:t xml:space="preserve"> adiposity</w:t>
      </w:r>
      <w:r>
        <w:t xml:space="preserve"> and energy expenditure</w:t>
      </w:r>
      <w:r w:rsidR="00EE7DA9">
        <w:t xml:space="preserve">. </w:t>
      </w:r>
    </w:p>
    <w:p w14:paraId="621151A6" w14:textId="77777777" w:rsidR="00EE7DA9" w:rsidRPr="00EE7DA9" w:rsidRDefault="00EE7DA9" w:rsidP="00EE7DA9"/>
    <w:p w14:paraId="1413673A" w14:textId="208CBCF1" w:rsidR="007B624A" w:rsidRDefault="007B624A" w:rsidP="007B624A">
      <w:pPr>
        <w:pStyle w:val="Heading2"/>
      </w:pPr>
      <w:r>
        <w:t xml:space="preserve">Muscle </w:t>
      </w:r>
      <w:r w:rsidRPr="009D0FFE">
        <w:rPr>
          <w:i/>
        </w:rPr>
        <w:t>Tsc1</w:t>
      </w:r>
      <w:r>
        <w:t xml:space="preserve"> Deletion </w:t>
      </w:r>
      <w:r w:rsidR="00D04DA3">
        <w:t>Elevates</w:t>
      </w:r>
      <w:r>
        <w:t xml:space="preserve"> Fasting Glycogen and </w:t>
      </w:r>
      <w:r w:rsidR="008437EE">
        <w:t>Trig</w:t>
      </w:r>
      <w:r w:rsidR="00344094">
        <w:t>l</w:t>
      </w:r>
      <w:r w:rsidR="008437EE">
        <w:t>yceride</w:t>
      </w:r>
      <w:r>
        <w:t xml:space="preserve"> Levels</w:t>
      </w:r>
    </w:p>
    <w:p w14:paraId="2C60DD49" w14:textId="356AC5A6" w:rsidR="00D04DA3" w:rsidRDefault="00D04DA3" w:rsidP="00D04DA3">
      <w:r>
        <w:t xml:space="preserve">To test whether activation of mTORC1 in muscle caused the reduced fat mass observed in the high protein diet fed animals, we generated muscle specific </w:t>
      </w:r>
      <w:r>
        <w:rPr>
          <w:i/>
        </w:rPr>
        <w:t xml:space="preserve">Tsc1 </w:t>
      </w:r>
      <w:r>
        <w:t xml:space="preserve">knockout mice using a floxed </w:t>
      </w:r>
      <w:r>
        <w:rPr>
          <w:i/>
        </w:rPr>
        <w:t>Tsc1</w:t>
      </w:r>
      <w:r>
        <w:t xml:space="preserve"> allele </w:t>
      </w:r>
      <w:r>
        <w:fldChar w:fldCharType="begin" w:fldLock="1"/>
      </w:r>
      <w:r w:rsidR="00926840">
        <w:instrText>ADDIN CSL_CITATION { "citationItems" : [ { "id" : "ITEM-1", "itemData" : { "ISSN" : "0964-6906", "PMID" : "11875047", "abstract" : "Tuberous sclerosis (TSC) is a autosomal dominant genetic disorder caused by mutations in either TSC1 or TSC2, and characterized by benign hamartoma growth. We developed a murine model of Tsc1 disease by gene targeting. Tsc1 null embryos die at mid-gestation from a failure of liver development. Tsc1 heterozygotes develop kidney cystadenomas and liver hemangiomas at high frequency, but the incidence of kidney tumors is somewhat lower than in Tsc2 heterozygote mice. Liver hemangiomas were more common, more severe and caused higher mortality in female than in male Tsc1 heterozygotes. Tsc1 null embryo fibroblast lines have persistent phosphorylation of the p70S6K (S6K) and its substrate S6, that is sensitive to treatment with rapamycin, indicating constitutive activation of the mTOR-S6K pathway due to loss of the Tsc1 protein, hamartin. Hyperphosphorylation of S6 is also seen in kidney tumors in the heterozygote mice, suggesting that inhibition of this pathway may have benefit in control of TSC hamartomas.", "author" : [ { "dropping-particle" : "", "family" : "Kwiatkowski", "given" : "David J.", "non-dropping-particle" : "", "parse-names" : false, "suffix" : "" }, { "dropping-particle" : "", "family" : "Zhang", "given" : "Hongbing", "non-dropping-particle" : "", "parse-names" : false, "suffix" : "" }, { "dropping-particle" : "", "family" : "Bandura", "given" : "Jennifer L", "non-dropping-particle" : "", "parse-names" : false, "suffix" : "" }, { "dropping-particle" : "", "family" : "Heiberger", "given" : "Kristina M", "non-dropping-particle" : "", "parse-names" : false, "suffix" : "" }, { "dropping-particle" : "", "family" : "Glogauer", "given" : "Michael", "non-dropping-particle" : "", "parse-names" : false, "suffix" : "" }, { "dropping-particle" : "", "family" : "el-Hashemite", "given" : "Nisreen", "non-dropping-particle" : "", "parse-names" : false, "suffix" : "" }, { "dropping-particle" : "", "family" : "Onda", "given" : "Hiroaki", "non-dropping-particle" : "", "parse-names" : false, "suffix" : "" } ], "container-title" : "Human molecular genetics", "id" : "ITEM-1", "issue" : "5", "issued" : { "date-parts" : [ [ "2002", "3", "1" ] ] }, "page" : "525-34", "title" : "A mouse model of TSC1 reveals sex-dependent lethality from liver hemangiomas, and up-regulation of p70S6 kinase activity in Tsc1 null cells.", "type" : "article-journal", "volume" : "11" }, "uris" : [ "http://www.mendeley.com/documents/?uuid=97288937-3732-4db9-b166-026482655ed6" ] } ], "mendeley" : { "formattedCitation" : "[34]", "plainTextFormattedCitation" : "[34]", "previouslyFormattedCitation" : "[34]" }, "properties" : { "noteIndex" : 0 }, "schema" : "https://github.com/citation-style-language/schema/raw/master/csl-citation.json" }</w:instrText>
      </w:r>
      <w:r>
        <w:fldChar w:fldCharType="separate"/>
      </w:r>
      <w:r w:rsidR="00926840" w:rsidRPr="00926840">
        <w:rPr>
          <w:noProof/>
        </w:rPr>
        <w:t>[34]</w:t>
      </w:r>
      <w:r>
        <w:fldChar w:fldCharType="end"/>
      </w:r>
      <w:r>
        <w:t xml:space="preserve"> and the </w:t>
      </w:r>
      <w:r w:rsidRPr="00871236">
        <w:rPr>
          <w:i/>
        </w:rPr>
        <w:t>Ckmm-Cre</w:t>
      </w:r>
      <w:r w:rsidR="00B90CD2">
        <w:t xml:space="preserve"> transgene (muscle creatine</w:t>
      </w:r>
      <w:r>
        <w:t xml:space="preserve"> kinase; </w:t>
      </w:r>
      <w:r w:rsidR="00B90CD2">
        <w:t xml:space="preserve">expressed in both cardiac and skeletal muscle </w:t>
      </w:r>
      <w:r>
        <w:fldChar w:fldCharType="begin" w:fldLock="1"/>
      </w:r>
      <w:r w:rsidR="00921CEC">
        <w:instrText>ADDIN CSL_CITATION { "citationItems" : [ { "id" : "ITEM-1", "itemData" : { "DOI" : "10.1016/S1097-2765(00)80155-0", "ISBN" : "1097-2765 (Print)\\r1097-2765 (Linking)", "ISSN" : "10972765", "PMID" : "9844629", "abstract" : "Skeletal muscle insulin resistance is among the earliest detectable defects in humans with type 2 diabetes mellitus. To determine the contribution of muscle insulin resistance to the metabolic phenotype of diabetes, we used the Cre-loxP system to disrupt the insulin receptor gene in mouse skeletal muscle. The muscle-specific insulin receptor knockout mice exhibit a muscle-specific &gt; 95% reduction in receptor content and early signaling events. These mice display elevated fat mass, serum triglycerides, and free fatty acids, but blood glucose, serum insulin, and glucose tolerance are normal. Thus, insulin resistance in muscle contributes to the altered fat metabolism associated with type 2 diabetes, but tissues other than muscle appear to be more involved in insulin-regulated glucose disposal than previously recognized.", "author" : [ { "dropping-particle" : "", "family" : "Br\u00fcning", "given" : "Jens\u00a0C.", "non-dropping-particle" : "", "parse-names" : false, "suffix" : "" }, { "dropping-particle" : "", "family" : "Michael", "given" : "M.Dodson D", "non-dropping-particle" : "", "parse-names" : false, "suffix" : "" }, { "dropping-particle" : "", "family" : "Winnay", "given" : "Jonathon N", "non-dropping-particle" : "", "parse-names" : false, "suffix" : "" }, { "dropping-particle" : "", "family" : "Hayashi", "given" : "Tatsuya", "non-dropping-particle" : "", "parse-names" : false, "suffix" : "" }, { "dropping-particle" : "", "family" : "H\u00f6rsch", "given" : "Dieter", "non-dropping-particle" : "", "parse-names" : false, "suffix" : "" }, { "dropping-particle" : "", "family" : "Accili", "given" : "Domenico", "non-dropping-particle" : "", "parse-names" : false, "suffix" : "" }, { "dropping-particle" : "", "family" : "Goodyear", "given" : "Laurie J", "non-dropping-particle" : "", "parse-names" : false, "suffix" : "" }, { "dropping-particle" : "", "family" : "Kahn", "given" : "C.Ronald R", "non-dropping-particle" : "", "parse-names" : false, "suffix" : "" } ], "container-title" : "Molecular cell", "id" : "ITEM-1", "issue" : "5", "issued" : { "date-parts" : [ [ "1998", "11" ] ] }, "page" : "559-569", "title" : "A muscle-specific insulin receptor knockout exhibits features of the metabolic syndrome of NIDDM without altering glucose tolerance.", "type" : "article-journal", "volume" : "2" }, "uris" : [ "http://www.mendeley.com/documents/?uuid=0132ffc6-c62f-4967-9b67-3dcde097a212" ] } ], "mendeley" : { "formattedCitation" : "[35]", "plainTextFormattedCitation" : "[35]", "previouslyFormattedCitation" : "[35]" }, "properties" : { "noteIndex" : 0 }, "schema" : "https://github.com/citation-style-language/schema/raw/master/csl-citation.json" }</w:instrText>
      </w:r>
      <w:r>
        <w:fldChar w:fldCharType="separate"/>
      </w:r>
      <w:r w:rsidR="00926840" w:rsidRPr="00926840">
        <w:rPr>
          <w:noProof/>
        </w:rPr>
        <w:t>[35]</w:t>
      </w:r>
      <w:r>
        <w:fldChar w:fldCharType="end"/>
      </w:r>
      <w:r>
        <w:t xml:space="preserve">). </w:t>
      </w:r>
      <w:r w:rsidR="0080402E">
        <w:t xml:space="preserve">This </w:t>
      </w:r>
      <w:r w:rsidR="00794576">
        <w:t>driver</w:t>
      </w:r>
      <w:r w:rsidR="0080402E">
        <w:t xml:space="preserve"> differs from the </w:t>
      </w:r>
      <w:r w:rsidR="001510C9">
        <w:rPr>
          <w:i/>
        </w:rPr>
        <w:t>ACTA1</w:t>
      </w:r>
      <w:r w:rsidR="0080402E" w:rsidRPr="0080402E">
        <w:rPr>
          <w:i/>
        </w:rPr>
        <w:t xml:space="preserve">-Cre </w:t>
      </w:r>
      <w:r w:rsidR="0080402E">
        <w:t xml:space="preserve">driven </w:t>
      </w:r>
      <w:r w:rsidR="0080402E" w:rsidRPr="0080402E">
        <w:rPr>
          <w:i/>
        </w:rPr>
        <w:t>Tsc1</w:t>
      </w:r>
      <w:r w:rsidR="0080402E">
        <w:t xml:space="preserve"> knockout models previously described </w:t>
      </w:r>
      <w:r w:rsidR="0080402E">
        <w:fldChar w:fldCharType="begin" w:fldLock="1"/>
      </w:r>
      <w:r w:rsidR="00882B61">
        <w:instrText>ADDIN CSL_CITATION { "citationItems" : [ { "id" : "ITEM-1", "itemData" : { "DOI" : "10.1186/2044-5040-3-6", "ISSN" : "2044-5040", "PMID" : "23497627", "abstract" : "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u03b1,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u2026", "author" : [ { "dropping-particle" : "", "family" : "Bentzinger", "given" : "C Florian", "non-dropping-particle" : "", "parse-names" : false, "suffix" : "" }, { "dropping-particle" : "", "family" : "Lin", "given" : "Shuo", "non-dropping-particle" : "", "parse-names" : false, "suffix" : "" }, { "dropping-particle" : "", "family" : "Romanino", "given" : "Klaas", "non-dropping-particle" : "", "parse-names" : false, "suffix" : "" }, { "dropping-particle" : "", "family" : "Castets", "given" : "Perrine", "non-dropping-particle" : "", "parse-names" : false, "suffix" : "" }, { "dropping-particle" : "", "family" : "Guridi", "given" : "Maitea", "non-dropping-particle" : "", "parse-names" : false, "suffix" : "" }, { "dropping-particle" : "", "family" : "Summermatter", "given" : "Serge", "non-dropping-particle" : "", "parse-names" : false, "suffix" : "" }, { "dropping-particle" : "", "family" : "Handschin", "given" : "Christoph", "non-dropping-particle" : "", "parse-names" : false, "suffix" : "" }, { "dropping-particle" : "", "family" : "Tintignac", "given" : "Lionel A.", "non-dropping-particle" : "", "parse-names" : false, "suffix" : "" }, { "dropping-particle" : "", "family" : "Hall", "given" : "Michael N.", "non-dropping-particle" : "", "parse-names" : false, "suffix" : "" }, { "dropping-particle" : "", "family" : "R\u00fcegg", "given" : "Markus\u00a0A.", "non-dropping-particle" : "", "parse-names" : false, "suffix" : "" } ], "container-title" : "Skeletal muscle", "id" : "ITEM-1", "issue" : "1", "issued" : { "date-parts" : [ [ "2013", "1" ] ] }, "page" : "6", "title" : "Differential response of skeletal muscles to mTORC1 signaling during atrophy and hypertrophy.", "type" : "article-journal", "volume" : "3" }, "uris" : [ "http://www.mendeley.com/documents/?uuid=75a9c1c2-8af4-478f-8ff6-5e14826d4927" ] }, { "id" : "ITEM-2", "itemData" : { "DOI" : "10.1016/j.cmet.2013.03.015", "ISBN" : "1932-7420 (Electronic)\\r1550-4131 (Linking)", "ISSN" : "15504131", "PMID" : "23602450", "abstract" : "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 "author" : [ { "dropping-particle" : "", "family" : "Castets", "given" : "Perrine", "non-dropping-particle" : "", "parse-names" : false, "suffix" : "" }, { "dropping-particle" : "", "family" : "Lin", "given" : "Shuo", "non-dropping-particle" : "", "parse-names" : false, "suffix" : "" }, { "dropping-particle" : "", "family" : "Rion", "given" : "Nathalie", "non-dropping-particle" : "", "parse-names" : false, "suffix" : "" }, { "dropping-particle" : "", "family" : "Fulvio", "given" : "Sabrina", "non-dropping-particle" : "Di", "parse-names" : false, "suffix" : "" }, { "dropping-particle" : "", "family" : "Romanino", "given" : "Klaas", "non-dropping-particle" : "", "parse-names" : false, "suffix" : "" }, { "dropping-particle" : "", "family" : "Guridi", "given" : "Maitea", "non-dropping-particle" : "", "parse-names" : false, "suffix" : "" }, { "dropping-particle" : "", "family" : "Frank", "given" : "Stephan", "non-dropping-particle" : "", "parse-names" : false, "suffix" : "" }, { "dropping-particle" : "", "family" : "Tintignac", "given" : "Lionel\u00a0A. A.", "non-dropping-particle" : "", "parse-names" : false, "suffix" : "" }, { "dropping-particle" : "", "family" : "Sinnreich", "given" : "Michael", "non-dropping-particle" : "", "parse-names" : false, "suffix" : "" }, { "dropping-particle" : "", "family" : "R\u00fcegg", "given" : "Markus\u00a0A.", "non-dropping-particle" : "", "parse-names" : false, "suffix" : "" }, { "dropping-particle" : "", "family" : "Di\u00a0Fulvio", "given" : "Sabrina", "non-dropping-particle" : "", "parse-names" : false, "suffix" : "" }, { "dropping-particle" : "", "family" : "R??egg", "given" : "Markus A.", "non-dropping-particle" : "", "parse-names" : false, "suffix" : "" } ], "container-title" : "Cell metabolism", "id" : "ITEM-2", "issue" : "5", "issued" : { "date-parts" : [ [ "2013", "4", "7" ] ] }, "note" : "From Duplicate 2 (Sustained activation of mTORC1 in skeletal muscle inhibits constitutive and starvation-induced autophagy and causes a severe, late-onset myopathy. - Castets, Perrine; Lin, Shuo; Rion, Nathalie; Di Fulvio, Sabrina; Romanino, Klaas; Guridi, Maitea; Frank, Stephan; Tintignac, Lionel\u00a0A. a; Sinnreich, Michael; R\u00fcegg, Markus\u00a0A.; Di\u00a0Fulvio, Sabrina)\n\nFrom Duplicate 1 ( Sustained Activation of mTORC1 in Skeletal Muscle Inhibits Constitutive and Starvation-Induced Autophagy and Causes a Severe, Late-Onset Myopathy - Castets, Perrine; Lin, Shuo; Rion, Nathalie; Di\u00a0Fulvio, Sabrina; Romanino, Klaas; Guridi, Maitea; Frank, Stephan; Tintignac, Lionel\u00a0A.; Sinnreich, Michael; R\u00fcegg, Markus\u00a0A. )\n", "page" : "731-44", "title" : "Sustained activation of mTORC1 in skeletal muscle inhibits constitutive and starvation-induced autophagy and causes a severe, late-onset myopathy.", "type" : "article-journal", "volume" : "17" }, "uris" : [ "http://www.mendeley.com/documents/?uuid=d6bd3ee3-7d0c-41bb-b9bc-8951aa8e9090" ] } ], "mendeley" : { "formattedCitation" : "[20,21]", "plainTextFormattedCitation" : "[20,21]", "previouslyFormattedCitation" : "[20,21]" }, "properties" : { "noteIndex" : 0 }, "schema" : "https://github.com/citation-style-language/schema/raw/master/csl-citation.json" }</w:instrText>
      </w:r>
      <w:r w:rsidR="0080402E">
        <w:fldChar w:fldCharType="separate"/>
      </w:r>
      <w:r w:rsidR="00921CEC" w:rsidRPr="00921CEC">
        <w:rPr>
          <w:noProof/>
        </w:rPr>
        <w:t>[20,21]</w:t>
      </w:r>
      <w:r w:rsidR="0080402E">
        <w:fldChar w:fldCharType="end"/>
      </w:r>
      <w:r w:rsidR="0080402E">
        <w:t xml:space="preserve">.  </w:t>
      </w:r>
      <w:r w:rsidRPr="0080402E">
        <w:t>As</w:t>
      </w:r>
      <w:r>
        <w:t xml:space="preserve"> shown in Figure 3A, we observed efficient knockout of TSC1 and TSC2 proteins, corresponding to an increase in mTORC1 activity in quadriceps lysates from these animals</w:t>
      </w:r>
      <w:r w:rsidR="00A84192">
        <w:t xml:space="preserve"> as determined by an increase in S6 phosphorylation (Figure 3B)</w:t>
      </w:r>
      <w:r>
        <w:t>.</w:t>
      </w:r>
      <w:r w:rsidR="00A84192">
        <w:t xml:space="preserve"> </w:t>
      </w:r>
    </w:p>
    <w:p w14:paraId="470C2098" w14:textId="77777777" w:rsidR="00217BA9" w:rsidRDefault="00217BA9" w:rsidP="00D04DA3"/>
    <w:p w14:paraId="374B4B19" w14:textId="2DB345F8" w:rsidR="00217BA9" w:rsidRPr="00085075" w:rsidRDefault="00217BA9" w:rsidP="00D04DA3">
      <w:r>
        <w:t xml:space="preserve">We next evaluated the cell autonomous changes in muscle tissue associated with </w:t>
      </w:r>
      <w:r>
        <w:rPr>
          <w:i/>
        </w:rPr>
        <w:t>Tsc1</w:t>
      </w:r>
      <w:r>
        <w:t xml:space="preserve"> ablation.  We found that both </w:t>
      </w:r>
      <w:commentRangeStart w:id="7"/>
      <w:r>
        <w:t xml:space="preserve">triglycerides </w:t>
      </w:r>
      <w:commentRangeEnd w:id="7"/>
      <w:r w:rsidR="0039397E">
        <w:rPr>
          <w:rStyle w:val="CommentReference"/>
        </w:rPr>
        <w:commentReference w:id="7"/>
      </w:r>
      <w:r>
        <w:t xml:space="preserve">and fasting glycogen levels were substantially elevated in </w:t>
      </w:r>
      <w:r>
        <w:rPr>
          <w:i/>
        </w:rPr>
        <w:t>Tsc1</w:t>
      </w:r>
      <w:r>
        <w:t xml:space="preserve"> knockout muscles</w:t>
      </w:r>
      <w:r w:rsidR="00085075">
        <w:t xml:space="preserve"> </w:t>
      </w:r>
      <w:r w:rsidR="00AF0847">
        <w:t xml:space="preserve">from fasted mice </w:t>
      </w:r>
      <w:r w:rsidR="00085075">
        <w:t>(Figures 3</w:t>
      </w:r>
      <w:r w:rsidR="008B795B">
        <w:t>C-D</w:t>
      </w:r>
      <w:r w:rsidR="00085075">
        <w:t>)</w:t>
      </w:r>
      <w:r>
        <w:t xml:space="preserve">.  </w:t>
      </w:r>
      <w:r w:rsidR="00A64165">
        <w:t xml:space="preserve">We repeated these studies in both fed and fasted muscle </w:t>
      </w:r>
      <w:r w:rsidR="00A64165">
        <w:rPr>
          <w:i/>
        </w:rPr>
        <w:t>Tsc1</w:t>
      </w:r>
      <w:r w:rsidR="00A64165">
        <w:t xml:space="preserve"> knockout animals and found that this increase is only apparent in the fasted state (Supplementary Figure 2).  </w:t>
      </w:r>
      <w:r>
        <w:t>The increase in fasting glycogen was correlated with increases in both processed SREPB1c</w:t>
      </w:r>
      <w:r w:rsidR="0011510C">
        <w:t xml:space="preserve"> (42% increase p=0.052)</w:t>
      </w:r>
      <w:r w:rsidR="00A64165">
        <w:t xml:space="preserve">, </w:t>
      </w:r>
      <w:r>
        <w:t xml:space="preserve">PTG </w:t>
      </w:r>
      <w:r w:rsidR="00A64165">
        <w:t xml:space="preserve">protein </w:t>
      </w:r>
      <w:r w:rsidR="0011510C">
        <w:t xml:space="preserve">levels and a decrease in the phosphorylation of GS (51% decrease, p=0.0012; </w:t>
      </w:r>
      <w:r>
        <w:t>Figure 3A</w:t>
      </w:r>
      <w:r w:rsidR="0011510C">
        <w:t>-B</w:t>
      </w:r>
      <w:r>
        <w:t xml:space="preserve">).  </w:t>
      </w:r>
      <w:r w:rsidR="00573A9D">
        <w:t>PTG has previously been shown to anchor protein phosphatase activity to the glycogen pellet</w:t>
      </w:r>
      <w:r w:rsidR="00980BD7">
        <w:t xml:space="preserve"> </w:t>
      </w:r>
      <w:r w:rsidR="00980BD7">
        <w:fldChar w:fldCharType="begin" w:fldLock="1"/>
      </w:r>
      <w:r w:rsidR="00882B61">
        <w:instrText>ADDIN CSL_CITATION { "citationItems" : [ { "id" : "ITEM-1", "itemData" : { "ISSN" : "0036-8075", "PMID" : "9045612", "abstract" : "Protein dephosphorylation by phosphatase PP1 plays a central role in mediating the effects of insulin on glucose and lipid metabolism. A PP1C-targeting protein expressed in 3T3-L1 adipocytes (called PTG, for protein targeting to glycogen) was cloned and characterized. PTG was expressed predominantly in insulin-sensitive tissues. In addition to binding and localizing PP1C to glycogen, PTG formed complexes with phosphorylase kinase, phosphorylase a, and glycogen synthase, the primary enzymes involved in the hormonal regulation of glycogen metabolism. Overexpression of PTG markedly increased basal and insulin-stimulated glycogen synthesis in Chinese hamster ovary cells overexpressing the insulin receptor, which do not express endogenous PTG. These results suggest that PTG is critical for glycogen metabolism, possibly functioning as a molecular scaffold.", "author" : [ { "dropping-particle" : "", "family" : "Printen", "given" : "J A", "non-dropping-particle" : "", "parse-names" : false, "suffix" : "" }, { "dropping-particle" : "", "family" : "Brady", "given" : "Matthew J.", "non-dropping-particle" : "", "parse-names" : false, "suffix" : "" }, { "dropping-particle" : "", "family" : "Saltiel", "given" : "Alan\u00a0R.", "non-dropping-particle" : "", "parse-names" : false, "suffix" : "" } ], "container-title" : "Science", "id" : "ITEM-1", "issue" : "5305", "issued" : { "date-parts" : [ [ "1997", "3", "7" ] ] }, "page" : "1475-8", "title" : "PTG, a protein phosphatase 1-binding protein with a role in glycogen metabolism.", "type" : "article-journal", "volume" : "275" }, "uris" : [ "http://www.mendeley.com/documents/?uuid=18c36964-3674-4398-a0c8-f8457e41bf1a" ] }, { "id" : "ITEM-2", "itemData" : { "DOI" : "10.2337/db13-1531", "ISSN" : "1939-327X", "PMID" : "24722244", "abstract" : "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xian Zhuo-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u00a0M.", "non-dropping-particle" : "", "parse-names" : false, "suffix" : "" }, { "dropping-particle" : "", "family" : "Saltiel", "given" : "Alan\u00a0R.", "non-dropping-particle" : "", "parse-names" : false, "suffix" : "" } ], "container-title" : "Diabetes", "id" : "ITEM-2", "issue" : "9", "issued" : { "date-parts" : [ [ "2014", "9", "10" ] ] }, "page" : "2935-48", "title" : "Metabolic crosstalk: molecular links between glycogen and lipid metabolism in obesity.", "type" : "article-journal", "volume" : "63" }, "uris" : [ "http://www.mendeley.com/documents/?uuid=dd589c4b-b51f-43f2-a8cd-84cfbe3581fb" ] } ], "mendeley" : { "formattedCitation" : "[11,36]", "plainTextFormattedCitation" : "[11,36]", "previouslyFormattedCitation" : "[11,36]" }, "properties" : { "noteIndex" : 0 }, "schema" : "https://github.com/citation-style-language/schema/raw/master/csl-citation.json" }</w:instrText>
      </w:r>
      <w:r w:rsidR="00980BD7">
        <w:fldChar w:fldCharType="separate"/>
      </w:r>
      <w:r w:rsidR="00921CEC" w:rsidRPr="00921CEC">
        <w:rPr>
          <w:noProof/>
        </w:rPr>
        <w:t>[11,36]</w:t>
      </w:r>
      <w:r w:rsidR="00980BD7">
        <w:fldChar w:fldCharType="end"/>
      </w:r>
      <w:r w:rsidR="00573A9D">
        <w:t xml:space="preserve">, and the dramatic increase in </w:t>
      </w:r>
      <w:commentRangeStart w:id="8"/>
      <w:r w:rsidR="005838B0">
        <w:t xml:space="preserve">muscle </w:t>
      </w:r>
      <w:r w:rsidR="00573A9D">
        <w:t xml:space="preserve">PTG protein </w:t>
      </w:r>
      <w:commentRangeEnd w:id="8"/>
      <w:r w:rsidR="00A64165">
        <w:rPr>
          <w:rStyle w:val="CommentReference"/>
        </w:rPr>
        <w:commentReference w:id="8"/>
      </w:r>
      <w:r w:rsidR="00573A9D">
        <w:t xml:space="preserve">is consistent with reduced GS phosphorylation and higher glycogen </w:t>
      </w:r>
      <w:r w:rsidR="005838B0">
        <w:t>levels</w:t>
      </w:r>
      <w:r w:rsidR="00573A9D">
        <w:t xml:space="preserve"> in these </w:t>
      </w:r>
      <w:r w:rsidR="00573A9D" w:rsidRPr="00573A9D">
        <w:rPr>
          <w:i/>
        </w:rPr>
        <w:t>Tsc1</w:t>
      </w:r>
      <w:r w:rsidR="00573A9D">
        <w:t xml:space="preserve"> knockout muscles.  </w:t>
      </w:r>
      <w:r w:rsidR="00980BD7">
        <w:t xml:space="preserve">Mechanistically, </w:t>
      </w:r>
      <w:r w:rsidR="00260872">
        <w:t>our findings in muscle are</w:t>
      </w:r>
      <w:r>
        <w:t xml:space="preserve"> consisten</w:t>
      </w:r>
      <w:r w:rsidR="009D0FFE">
        <w:t xml:space="preserve">t with our previous report of </w:t>
      </w:r>
      <w:r>
        <w:t>mTORC1</w:t>
      </w:r>
      <w:r w:rsidR="009D0FFE">
        <w:t>-</w:t>
      </w:r>
      <w:r w:rsidR="00980BD7">
        <w:t>dependent</w:t>
      </w:r>
      <w:r w:rsidR="0039397E">
        <w:t>,</w:t>
      </w:r>
      <w:r w:rsidR="00980BD7">
        <w:t xml:space="preserve"> </w:t>
      </w:r>
      <w:r>
        <w:t xml:space="preserve">SREBP1c </w:t>
      </w:r>
      <w:r w:rsidR="00980BD7">
        <w:t>co-activation of the</w:t>
      </w:r>
      <w:r>
        <w:t xml:space="preserve"> PTG </w:t>
      </w:r>
      <w:r w:rsidR="0039397E">
        <w:t>promoter</w:t>
      </w:r>
      <w:r w:rsidR="00260872">
        <w:t xml:space="preserve"> in the liver</w:t>
      </w:r>
      <w:r w:rsidR="001B3936">
        <w:t xml:space="preserve"> and </w:t>
      </w:r>
      <w:r w:rsidR="001B3936">
        <w:rPr>
          <w:i/>
        </w:rPr>
        <w:t>Tsc2</w:t>
      </w:r>
      <w:r w:rsidR="001B3936">
        <w:t xml:space="preserve"> knockout embryonic fibroblasts</w:t>
      </w:r>
      <w:r w:rsidR="009D0FFE">
        <w:t xml:space="preserve"> </w:t>
      </w:r>
      <w:r>
        <w:rPr>
          <w:i/>
        </w:rPr>
        <w:fldChar w:fldCharType="begin" w:fldLock="1"/>
      </w:r>
      <w:r w:rsidR="00926840">
        <w:rPr>
          <w:i/>
        </w:rPr>
        <w:instrText>ADDIN CSL_CITATION { "citationItems" : [ { "id" : "ITEM-1", "itemData" : { "DOI" : "10.2337/db13-1531", "ISSN" : "1939-327X", "PMID" : "24722244", "abstract" : "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xian Zhuo-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u00a0M.", "non-dropping-particle" : "", "parse-names" : false, "suffix" : "" }, { "dropping-particle" : "", "family" : "Saltiel", "given" : "Alan\u00a0R.", "non-dropping-particle" : "", "parse-names" : false, "suffix" : "" } ], "container-title" : "Diabetes", "id" : "ITEM-1", "issue" : "9", "issued" : { "date-parts" : [ [ "2014", "9", "10" ] ] }, "page" : "2935-48", "title" : "Metabolic crosstalk: molecular links between glycogen and lipid metabolism in obesity.", "type" : "article-journal", "volume" : "63" }, "uris" : [ "http://www.mendeley.com/documents/?uuid=dd589c4b-b51f-43f2-a8cd-84cfbe3581fb" ] } ], "mendeley" : { "formattedCitation" : "[11]", "plainTextFormattedCitation" : "[11]", "previouslyFormattedCitation" : "[11]" }, "properties" : { "noteIndex" : 0 }, "schema" : "https://github.com/citation-style-language/schema/raw/master/csl-citation.json" }</w:instrText>
      </w:r>
      <w:r>
        <w:rPr>
          <w:i/>
        </w:rPr>
        <w:fldChar w:fldCharType="separate"/>
      </w:r>
      <w:r w:rsidR="00974B1E" w:rsidRPr="00974B1E">
        <w:rPr>
          <w:noProof/>
        </w:rPr>
        <w:t>[11]</w:t>
      </w:r>
      <w:r>
        <w:rPr>
          <w:i/>
        </w:rPr>
        <w:fldChar w:fldCharType="end"/>
      </w:r>
      <w:r>
        <w:t xml:space="preserve">.   </w:t>
      </w:r>
    </w:p>
    <w:p w14:paraId="79E79754" w14:textId="506A715A" w:rsidR="00D04DA3" w:rsidRDefault="00D04DA3" w:rsidP="00D04DA3">
      <w:pPr>
        <w:pStyle w:val="Heading2"/>
      </w:pPr>
      <w:r>
        <w:t xml:space="preserve">Deletion of </w:t>
      </w:r>
      <w:r>
        <w:rPr>
          <w:i/>
        </w:rPr>
        <w:t>Tsc1</w:t>
      </w:r>
      <w:r>
        <w:t xml:space="preserve"> in Muscle Results in Reduced Fat Mass</w:t>
      </w:r>
      <w:r w:rsidR="00F07541">
        <w:t xml:space="preserve"> and Increased Energy Expenditure</w:t>
      </w:r>
    </w:p>
    <w:p w14:paraId="476BD5FD" w14:textId="115DCCC4" w:rsidR="007B624A" w:rsidRPr="00A15A7B" w:rsidRDefault="00D04DA3" w:rsidP="00D04DA3">
      <w:r>
        <w:t xml:space="preserve">We followed the body weights and composition of the muscle </w:t>
      </w:r>
      <w:r>
        <w:rPr>
          <w:i/>
        </w:rPr>
        <w:t xml:space="preserve">Tsc1 </w:t>
      </w:r>
      <w:r>
        <w:t xml:space="preserve">knockout animals over the course of </w:t>
      </w:r>
      <w:commentRangeStart w:id="9"/>
      <w:r>
        <w:t xml:space="preserve">XX </w:t>
      </w:r>
      <w:commentRangeEnd w:id="9"/>
      <w:r w:rsidR="005008B3">
        <w:rPr>
          <w:rStyle w:val="CommentReference"/>
        </w:rPr>
        <w:commentReference w:id="9"/>
      </w:r>
      <w:r>
        <w:t>months.</w:t>
      </w:r>
      <w:r w:rsidR="005008B3">
        <w:t xml:space="preserve">  While we did not observe any </w:t>
      </w:r>
      <w:r w:rsidR="000A25BD">
        <w:t>differences</w:t>
      </w:r>
      <w:r w:rsidR="005008B3">
        <w:t xml:space="preserve"> in lean mass, we did observe a striking lack of fat mass accumulation as these animals grew in size</w:t>
      </w:r>
      <w:r w:rsidR="00F951B7">
        <w:t xml:space="preserve"> on a normal chow diet</w:t>
      </w:r>
      <w:r w:rsidR="00037C8C">
        <w:t xml:space="preserve">, becoming </w:t>
      </w:r>
      <w:r w:rsidR="00F951B7">
        <w:t>more</w:t>
      </w:r>
      <w:r w:rsidR="00037C8C">
        <w:t xml:space="preserve"> apparent as the animals aged</w:t>
      </w:r>
      <w:r w:rsidR="005008B3">
        <w:t xml:space="preserve"> (Figures 4A-C).</w:t>
      </w:r>
      <w:r w:rsidR="00940644">
        <w:t xml:space="preserve">  Previous studies</w:t>
      </w:r>
      <w:r w:rsidR="00A15A7B">
        <w:t xml:space="preserve"> using</w:t>
      </w:r>
      <w:r w:rsidR="00205F41">
        <w:t xml:space="preserve"> </w:t>
      </w:r>
      <w:r w:rsidR="001510C9">
        <w:rPr>
          <w:i/>
        </w:rPr>
        <w:t>ACTA1</w:t>
      </w:r>
      <w:r w:rsidR="00205F41">
        <w:rPr>
          <w:i/>
        </w:rPr>
        <w:t>-Cre</w:t>
      </w:r>
      <w:r w:rsidR="00205F41">
        <w:t xml:space="preserve"> mediated knockout of </w:t>
      </w:r>
      <w:r w:rsidR="00205F41">
        <w:rPr>
          <w:i/>
        </w:rPr>
        <w:t xml:space="preserve">Tsc1 </w:t>
      </w:r>
      <w:r w:rsidR="000E6F5D">
        <w:t xml:space="preserve">also </w:t>
      </w:r>
      <w:r w:rsidR="00205F41">
        <w:t>observed reductions in fat mass</w:t>
      </w:r>
      <w:r w:rsidR="000E6F5D">
        <w:t xml:space="preserve">, but in </w:t>
      </w:r>
      <w:r w:rsidR="00940644">
        <w:t>those cases</w:t>
      </w:r>
      <w:r w:rsidR="000E6F5D">
        <w:t xml:space="preserve"> lean mass was reduced as well</w:t>
      </w:r>
      <w:r w:rsidR="00205F41">
        <w:t xml:space="preserve"> </w:t>
      </w:r>
      <w:r w:rsidR="00205F41">
        <w:fldChar w:fldCharType="begin" w:fldLock="1"/>
      </w:r>
      <w:r w:rsidR="00E7425C">
        <w:instrText>ADDIN CSL_CITATION { "citationItems" : [ { "id" : "ITEM-1", "itemData" : { "DOI" : "10.1016/j.cmet.2013.03.015", "ISBN" : "1932-7420 (Electronic)\\r1550-4131 (Linking)", "ISSN" : "15504131", "PMID" : "23602450", "abstract" : "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 "author" : [ { "dropping-particle" : "", "family" : "Castets", "given" : "Perrine", "non-dropping-particle" : "", "parse-names" : false, "suffix" : "" }, { "dropping-particle" : "", "family" : "Lin", "given" : "Shuo", "non-dropping-particle" : "", "parse-names" : false, "suffix" : "" }, { "dropping-particle" : "", "family" : "Rion", "given" : "Nathalie", "non-dropping-particle" : "", "parse-names" : false, "suffix" : "" }, { "dropping-particle" : "", "family" : "Fulvio", "given" : "Sabrina", "non-dropping-particle" : "Di", "parse-names" : false, "suffix" : "" }, { "dropping-particle" : "", "family" : "Romanino", "given" : "Klaas", "non-dropping-particle" : "", "parse-names" : false, "suffix" : "" }, { "dropping-particle" : "", "family" : "Guridi", "given" : "Maitea", "non-dropping-particle" : "", "parse-names" : false, "suffix" : "" }, { "dropping-particle" : "", "family" : "Frank", "given" : "Stephan", "non-dropping-particle" : "", "parse-names" : false, "suffix" : "" }, { "dropping-particle" : "", "family" : "Tintignac", "given" : "Lionel\u00a0A. A.", "non-dropping-particle" : "", "parse-names" : false, "suffix" : "" }, { "dropping-particle" : "", "family" : "Sinnreich", "given" : "Michael", "non-dropping-particle" : "", "parse-names" : false, "suffix" : "" }, { "dropping-particle" : "", "family" : "R\u00fcegg", "given" : "Markus\u00a0A.", "non-dropping-particle" : "", "parse-names" : false, "suffix" : "" }, { "dropping-particle" : "", "family" : "Di\u00a0Fulvio", "given" : "Sabrina", "non-dropping-particle" : "", "parse-names" : false, "suffix" : "" }, { "dropping-particle" : "", "family" : "R??egg", "given" : "Markus A.", "non-dropping-particle" : "", "parse-names" : false, "suffix" : "" } ], "container-title" : "Cell metabolism", "id" : "ITEM-1", "issue" : "5", "issued" : { "date-parts" : [ [ "2013", "4", "7" ] ] }, "note" : "From Duplicate 2 (Sustained activation of mTORC1 in skeletal muscle inhibits constitutive and starvation-induced autophagy and causes a severe, late-onset myopathy. - Castets, Perrine; Lin, Shuo; Rion, Nathalie; Di Fulvio, Sabrina; Romanino, Klaas; Guridi, Maitea; Frank, Stephan; Tintignac, Lionel\u00a0A. a; Sinnreich, Michael; R\u00fcegg, Markus\u00a0A.; Di\u00a0Fulvio, Sabrina)\n\nFrom Duplicate 1 ( Sustained Activation of mTORC1 in Skeletal Muscle Inhibits Constitutive and Starvation-Induced Autophagy and Causes a Severe, Late-Onset Myopathy - Castets, Perrine; Lin, Shuo; Rion, Nathalie; Di\u00a0Fulvio, Sabrina; Romanino, Klaas; Guridi, Maitea; Frank, Stephan; Tintignac, Lionel\u00a0A.; Sinnreich, Michael; R\u00fcegg, Markus\u00a0A. )\n", "page" : "731-44", "title" : "Sustained activation of mTORC1 in skeletal muscle inhibits constitutive and starvation-induced autophagy and causes a severe, late-onset myopathy.", "type" : "article-journal", "volume" : "17" }, "uris" : [ "http://www.mendeley.com/documents/?uuid=d6bd3ee3-7d0c-41bb-b9bc-8951aa8e9090" ] }, { "id" : "ITEM-2", "itemData" : { "DOI" : "10.1126/scisignal.aab3715", "ISBN" : "1937-9145 (Electronic)", "ISSN" : "1937-9145", "PMID" : "26554817", "abstract" : "Skeletal muscle alters whole-body metabolism through the release of hormones into the bloodstream called myokines. Guridi et al. found that skeletal muscle released a hormone called FGF21 in mice with skeletal muscle\u2013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u2013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u03b1 (eukaryotic translation initiation factor 2\u03b1),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 "author" : [ { "dropping-particle" : "", "family" : "Guridi", "given" : "Maitea", "non-dropping-particle" : "", "parse-names" : false, "suffix" : "" }, { "dropping-particle" : "", "family" : "Tintignac", "given" : "Lionel A", "non-dropping-particle" : "", "parse-names" : false, "suffix" : "" }, { "dropping-particle" : "", "family" : "Lin", "given" : "Shuo", "non-dropping-particle" : "", "parse-names" : false, "suffix" : "" }, { "dropping-particle" : "", "family" : "Kupr", "given" : "Barbara", "non-dropping-particle" : "", "parse-names" : false, "suffix" : "" }, { "dropping-particle" : "", "family" : "Castets", "given" : "Perrine", "non-dropping-particle" : "", "parse-names" : false, "suffix" : "" }, { "dropping-particle" : "", "family" : "R\u00fcegg", "given" : "Markus\u00a0A.", "non-dropping-particle" : "", "parse-names" : false, "suffix" : "" } ], "container-title" : "Science Signaling", "id" : "ITEM-2", "issue" : "402", "issued" : { "date-parts" : [ [ "2015" ] ] }, "page" : "ra113-ra113", "title" : "Activation of mTORC1 in skeletal muscle regulates whole-body metabolism through FGF21", "type" : "article-journal", "volume" : "8" }, "uris" : [ "http://www.mendeley.com/documents/?uuid=657c7b73-0513-4458-8465-cfaef5a488ef" ] } ], "mendeley" : { "formattedCitation" : "[21,22]", "plainTextFormattedCitation" : "[21,22]", "previouslyFormattedCitation" : "[21,22]" }, "properties" : { "noteIndex" : 0 }, "schema" : "https://github.com/citation-style-language/schema/raw/master/csl-citation.json" }</w:instrText>
      </w:r>
      <w:r w:rsidR="00205F41">
        <w:fldChar w:fldCharType="separate"/>
      </w:r>
      <w:r w:rsidR="00940644" w:rsidRPr="00940644">
        <w:rPr>
          <w:noProof/>
        </w:rPr>
        <w:t>[21,22]</w:t>
      </w:r>
      <w:r w:rsidR="00205F41">
        <w:fldChar w:fldCharType="end"/>
      </w:r>
      <w:r w:rsidR="00205F41">
        <w:t>.</w:t>
      </w:r>
      <w:r w:rsidR="00A15A7B">
        <w:t xml:space="preserve">  </w:t>
      </w:r>
      <w:r w:rsidR="00864774">
        <w:t>To determine any adipose depot-specific changes, we</w:t>
      </w:r>
      <w:r w:rsidR="00A15A7B">
        <w:t xml:space="preserve"> measured the weights of fat pads from wild-type and </w:t>
      </w:r>
      <w:r w:rsidR="00A15A7B">
        <w:rPr>
          <w:i/>
        </w:rPr>
        <w:t>Tsc1</w:t>
      </w:r>
      <w:r w:rsidR="00A15A7B">
        <w:t xml:space="preserve"> knockout mice, and found that both subcutaneous and epdidymal fat pads were reduced in size</w:t>
      </w:r>
      <w:r w:rsidR="00864774">
        <w:t xml:space="preserve"> (Figures 4D-E)</w:t>
      </w:r>
      <w:r w:rsidR="00A15A7B">
        <w:t>.</w:t>
      </w:r>
    </w:p>
    <w:p w14:paraId="3E5D1A7D" w14:textId="77777777" w:rsidR="00F07541" w:rsidRDefault="00F07541" w:rsidP="00D04DA3"/>
    <w:p w14:paraId="14CDFE30" w14:textId="580D7370" w:rsidR="00F07541" w:rsidRPr="00205F41" w:rsidRDefault="00F07541" w:rsidP="00D04DA3">
      <w:r>
        <w:t xml:space="preserve">To identify the cause of these reductions, we performed </w:t>
      </w:r>
      <w:r w:rsidR="004D0DD4">
        <w:t xml:space="preserve">indirect </w:t>
      </w:r>
      <w:r>
        <w:t xml:space="preserve">calorimetry studies on these mice, prior to differences in adiposity (90 days of age).   </w:t>
      </w:r>
    </w:p>
    <w:p w14:paraId="29FCD5C2" w14:textId="77777777" w:rsidR="00526B0E" w:rsidRPr="00526B0E" w:rsidRDefault="00526B0E" w:rsidP="00526B0E"/>
    <w:p w14:paraId="632AAB64" w14:textId="7528B3C6" w:rsidR="002B4C32" w:rsidRDefault="00FD0A14" w:rsidP="00FD0A14">
      <w:pPr>
        <w:pStyle w:val="Heading2"/>
        <w:rPr>
          <w:i/>
        </w:rPr>
      </w:pPr>
      <w:r w:rsidRPr="00FD0A14">
        <w:rPr>
          <w:i/>
        </w:rPr>
        <w:t>Ckmm-Cre</w:t>
      </w:r>
      <w:r>
        <w:t xml:space="preserve"> driven knockout of </w:t>
      </w:r>
      <w:r w:rsidRPr="00FD0A14">
        <w:rPr>
          <w:i/>
        </w:rPr>
        <w:t>Tsc1</w:t>
      </w:r>
      <w:r>
        <w:t xml:space="preserve"> </w:t>
      </w:r>
      <w:r w:rsidR="00053F9A">
        <w:t xml:space="preserve">Impairs Glucose Disposal but </w:t>
      </w:r>
      <w:r>
        <w:t>Does Not Cause Insulin Resistance</w:t>
      </w:r>
      <w:r w:rsidR="00053F9A">
        <w:t xml:space="preserve"> </w:t>
      </w:r>
      <w:r w:rsidR="00053F9A">
        <w:rPr>
          <w:i/>
        </w:rPr>
        <w:t>in vivo</w:t>
      </w:r>
    </w:p>
    <w:p w14:paraId="5707FCF8" w14:textId="77777777" w:rsidR="00EA6963" w:rsidRDefault="00EA6963" w:rsidP="00EA6963">
      <w:pPr>
        <w:pStyle w:val="Heading2"/>
      </w:pPr>
    </w:p>
    <w:p w14:paraId="68808AD6" w14:textId="265B1E4B" w:rsidR="00EA6963" w:rsidRDefault="00EA6963" w:rsidP="00EA6963">
      <w:pPr>
        <w:pStyle w:val="Heading2"/>
      </w:pPr>
      <w:r>
        <w:t xml:space="preserve">Knockout of </w:t>
      </w:r>
      <w:r w:rsidRPr="00EA6963">
        <w:rPr>
          <w:i/>
        </w:rPr>
        <w:t>Tsc1</w:t>
      </w:r>
      <w:r>
        <w:t xml:space="preserve"> in Muscle Causes Resistance to Diet-Induced Obesity and Insulin Resistance</w:t>
      </w:r>
    </w:p>
    <w:p w14:paraId="5A82F563" w14:textId="31C21829" w:rsidR="00E7425C" w:rsidRDefault="003669B1" w:rsidP="003669B1">
      <w:r>
        <w:t>To determine whether animals with TSC1 ablation in their muscle had different responses to a high fat diet, we placed male and female mice on a diet containing 45% of calories from fat.</w:t>
      </w:r>
      <w:r w:rsidR="00E7425C">
        <w:t xml:space="preserve">  As shown in Figure 6A, both male and female muscle-specific </w:t>
      </w:r>
      <w:r w:rsidR="00E7425C">
        <w:rPr>
          <w:i/>
        </w:rPr>
        <w:t xml:space="preserve">Tsc1 </w:t>
      </w:r>
      <w:r w:rsidR="00E7425C">
        <w:t xml:space="preserve">knockout mice were </w:t>
      </w:r>
      <w:commentRangeStart w:id="10"/>
      <w:r w:rsidR="00E7425C">
        <w:t xml:space="preserve">highly resistant </w:t>
      </w:r>
      <w:commentRangeEnd w:id="10"/>
      <w:r w:rsidR="00E7425C">
        <w:rPr>
          <w:rStyle w:val="CommentReference"/>
        </w:rPr>
        <w:commentReference w:id="10"/>
      </w:r>
      <w:r w:rsidR="00E7425C">
        <w:t>to weight gain on high fat diet.    The majority of this difference was in fat mass (</w:t>
      </w:r>
      <w:commentRangeStart w:id="11"/>
      <w:r w:rsidR="00E7425C">
        <w:t>XXXX</w:t>
      </w:r>
      <w:commentRangeEnd w:id="11"/>
      <w:r w:rsidR="00E7425C">
        <w:rPr>
          <w:rStyle w:val="CommentReference"/>
        </w:rPr>
        <w:commentReference w:id="11"/>
      </w:r>
      <w:r w:rsidR="00E7425C">
        <w:t xml:space="preserve">; Figure 6B) as there was only a modest increase in fat free mass in knockout males, and a modest decrease in knockout females (Figure 6C).  In terms of percent fat mass, there was a </w:t>
      </w:r>
      <w:commentRangeStart w:id="12"/>
      <w:r w:rsidR="00E7425C">
        <w:t xml:space="preserve">XX% reduction (p &lt; </w:t>
      </w:r>
      <w:commentRangeEnd w:id="12"/>
      <w:r w:rsidR="00E7425C">
        <w:rPr>
          <w:rStyle w:val="CommentReference"/>
        </w:rPr>
        <w:commentReference w:id="12"/>
      </w:r>
      <w:r w:rsidR="00E7425C">
        <w:t xml:space="preserve">; Figure 6D).  Upon sacrifice, fat pads were excised from these animals, and consistent with the body composition determinations, we observed a </w:t>
      </w:r>
      <w:commentRangeStart w:id="13"/>
      <w:r w:rsidR="00E7425C">
        <w:t>XXX-YYY</w:t>
      </w:r>
      <w:commentRangeEnd w:id="13"/>
      <w:r w:rsidR="00E7425C">
        <w:rPr>
          <w:rStyle w:val="CommentReference"/>
        </w:rPr>
        <w:commentReference w:id="13"/>
      </w:r>
      <w:r w:rsidR="00E7425C">
        <w:t xml:space="preserve">% reduction in perigonadal and inguinal fat pad mass for both males and females (all p&lt;).  In this study, we observed no changes in the mass of quadriceps, triceps surae or heart tissues (Supplementary Figure X).  These data support the hypothesis that muscle </w:t>
      </w:r>
      <w:r w:rsidR="00E7425C">
        <w:rPr>
          <w:i/>
        </w:rPr>
        <w:t xml:space="preserve">Tsc1I </w:t>
      </w:r>
      <w:r w:rsidR="00E7425C">
        <w:t xml:space="preserve">knockout prevents adipose tissue expansion during a high fat diet, consistent with </w:t>
      </w:r>
      <w:r w:rsidR="00E7425C">
        <w:fldChar w:fldCharType="begin" w:fldLock="1"/>
      </w:r>
      <w:r w:rsidR="00E7425C">
        <w:instrText>ADDIN CSL_CITATION { "citationItems" : [ { "id" : "ITEM-1", "itemData" : { "DOI" : "10.1126/scisignal.aab3715", "ISBN" : "1937-9145 (Electronic)", "ISSN" : "1937-9145", "PMID" : "26554817", "abstract" : "Skeletal muscle alters whole-body metabolism through the release of hormones into the bloodstream called myokines. Guridi et al. found that skeletal muscle released a hormone called FGF21 in mice with skeletal muscle\u2013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u2013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u03b1 (eukaryotic translation initiation factor 2\u03b1),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 "author" : [ { "dropping-particle" : "", "family" : "Guridi", "given" : "Maitea", "non-dropping-particle" : "", "parse-names" : false, "suffix" : "" }, { "dropping-particle" : "", "family" : "Tintignac", "given" : "Lionel A", "non-dropping-particle" : "", "parse-names" : false, "suffix" : "" }, { "dropping-particle" : "", "family" : "Lin", "given" : "Shuo", "non-dropping-particle" : "", "parse-names" : false, "suffix" : "" }, { "dropping-particle" : "", "family" : "Kupr", "given" : "Barbara", "non-dropping-particle" : "", "parse-names" : false, "suffix" : "" }, { "dropping-particle" : "", "family" : "Castets", "given" : "Perrine", "non-dropping-particle" : "", "parse-names" : false, "suffix" : "" }, { "dropping-particle" : "", "family" : "R\u00fcegg", "given" : "Markus\u00a0A.", "non-dropping-particle" : "", "parse-names" : false, "suffix" : "" } ], "container-title" : "Science Signaling", "id" : "ITEM-1", "issue" : "402", "issued" : { "date-parts" : [ [ "2015" ] ] }, "page" : "ra113-ra113", "title" : "Activation of mTORC1 in skeletal muscle regulates whole-body metabolism through FGF21", "type" : "article-journal", "volume" : "8" }, "uris" : [ "http://www.mendeley.com/documents/?uuid=657c7b73-0513-4458-8465-cfaef5a488ef" ] } ], "mendeley" : { "formattedCitation" : "[22]", "plainTextFormattedCitation" : "[22]" }, "properties" : { "noteIndex" : 0 }, "schema" : "https://github.com/citation-style-language/schema/raw/master/csl-citation.json" }</w:instrText>
      </w:r>
      <w:r w:rsidR="00E7425C">
        <w:fldChar w:fldCharType="separate"/>
      </w:r>
      <w:r w:rsidR="00E7425C" w:rsidRPr="00E7425C">
        <w:rPr>
          <w:noProof/>
        </w:rPr>
        <w:t>[22]</w:t>
      </w:r>
      <w:r w:rsidR="00E7425C">
        <w:fldChar w:fldCharType="end"/>
      </w:r>
      <w:r w:rsidR="00E7425C">
        <w:t>.</w:t>
      </w:r>
      <w:r w:rsidR="00C868B8">
        <w:t xml:space="preserve">  </w:t>
      </w:r>
      <w:r w:rsidR="00E7425C">
        <w:t xml:space="preserve">We tested whether insulin sensitivity was affected in these animals.  As shown in Figure 6 E and F, we observed </w:t>
      </w:r>
      <w:r w:rsidR="00C868B8">
        <w:t>improved insulin sensitivity as determined by an insulin tolerance test, consistent with their resistance to the development of obesity.</w:t>
      </w:r>
    </w:p>
    <w:p w14:paraId="2CD70547" w14:textId="77777777" w:rsidR="00E7425C" w:rsidRDefault="00E7425C" w:rsidP="003669B1"/>
    <w:p w14:paraId="5F6B43F1" w14:textId="77777777" w:rsidR="00E7425C" w:rsidRDefault="00E7425C" w:rsidP="00E7425C">
      <w:pPr>
        <w:pStyle w:val="Heading2"/>
      </w:pPr>
      <w:r>
        <w:t xml:space="preserve">Ablation of Muscle </w:t>
      </w:r>
      <w:r w:rsidRPr="002B4C32">
        <w:rPr>
          <w:i/>
        </w:rPr>
        <w:t>Tsc1</w:t>
      </w:r>
      <w:r>
        <w:t xml:space="preserve"> Results in Oxidative Muscle Fibers and Upregulation of Fatty Acid/Amino Acid Uptake Genes</w:t>
      </w:r>
    </w:p>
    <w:p w14:paraId="1D2CEC20" w14:textId="77777777" w:rsidR="00E7425C" w:rsidRPr="00E7425C" w:rsidRDefault="00E7425C" w:rsidP="003669B1"/>
    <w:p w14:paraId="61626DBA" w14:textId="77A07EBA" w:rsidR="007B624A" w:rsidRDefault="002B4C32" w:rsidP="007B624A">
      <w:pPr>
        <w:pStyle w:val="Heading1"/>
      </w:pPr>
      <w:r>
        <w:t>D</w:t>
      </w:r>
      <w:r w:rsidR="007B624A">
        <w:t>iscussion</w:t>
      </w:r>
    </w:p>
    <w:p w14:paraId="0CDEB5A7" w14:textId="77777777" w:rsidR="00A922D2" w:rsidRDefault="00A922D2" w:rsidP="00A922D2"/>
    <w:p w14:paraId="0CB39097" w14:textId="1677EE50" w:rsidR="00A922D2" w:rsidRPr="008437EE" w:rsidRDefault="00A922D2" w:rsidP="00A922D2">
      <w:commentRangeStart w:id="14"/>
      <w:r>
        <w:t xml:space="preserve">We report here that activation of mTORC1 in muscle tissue results in </w:t>
      </w:r>
      <w:r w:rsidR="002E25A9">
        <w:t xml:space="preserve">the </w:t>
      </w:r>
      <w:r>
        <w:t xml:space="preserve">accumulation of glycogen and triglycerides, </w:t>
      </w:r>
      <w:r w:rsidR="00F52887">
        <w:t xml:space="preserve">with a shift towards </w:t>
      </w:r>
      <w:r w:rsidR="008437EE">
        <w:t xml:space="preserve">more oxidative muscle fiber types.  This, coupled with no detectable decrease in </w:t>
      </w:r>
      <w:r w:rsidR="008437EE">
        <w:rPr>
          <w:i/>
        </w:rPr>
        <w:t>in vivo</w:t>
      </w:r>
      <w:r w:rsidR="008437EE">
        <w:t xml:space="preserve"> insulin sensitivity is </w:t>
      </w:r>
      <w:r w:rsidR="006F352E">
        <w:t>reminiscent</w:t>
      </w:r>
      <w:r w:rsidR="008437EE">
        <w:t xml:space="preserve"> of the “athlete’s paradox”, in which muscles of endurance trained athletes are </w:t>
      </w:r>
      <w:r w:rsidR="006F352E">
        <w:t xml:space="preserve">insulin normosensitive, in spite of increased nutrient deposition </w:t>
      </w:r>
      <w:r w:rsidR="006F352E">
        <w:fldChar w:fldCharType="begin" w:fldLock="1"/>
      </w:r>
      <w:r w:rsidR="00882B61">
        <w:instrText>ADDIN CSL_CITATION { "citationItems" : [ { "id" : "ITEM-1", "itemData" : { "DOI" : "10.1210/jc.86.12.5755", "ISBN" : "0021-972X (Print)", "ISSN" : "0021972X", "PMID" : "11739435", "abstract" : "We examined the hypothesis that an excess accumulation of intramuscular lipid (IMCL) is associated with insulin resistance and that this may be mediated by the oxidative capacity of muscle. Nine sedentary lean (L) and 11 obese (O) subjects, 8 obese subjects with type 2 diabetes mellitus (D), and 9 lean, exercise-trained (T) subjects volunteered for this study. Insulin sensitivity (M) determined during a hyperinsulinemic (40 mU x m(-2)min(-1)) euglycemic clamp was greater (P &lt; 0.01) in L and T, compared with O and D (9.45 +/- 0.59 and 10.26 +/- 0.78 vs. 5.51 +/- 0.61 and 1.15 +/- 0.83 mg x min(-1)kg fat free mass(-1), respectively). IMCL in percutaneous vastus lateralis biopsy specimens by quantitative image analysis of Oil Red O staining was approximately 2-fold higher in D than in L (3.04 +/- 0.39 vs. 1.40 +/- 0.28% area as lipid; P &lt; 0.01). IMCL was also higher in T (2.36 +/- 0.37), compared with L (P &lt; 0.01). The oxidative capacity of muscle determined with succinate dehydrogenase staining of muscle fibers was higher in T, compared with L, O, and D (50.0 +/- 4.4, 36.1 +/- 4.4, 29.7 +/- 3.8, and 33.4 +/- 4.7 optical density units, respectively; P &lt; 0.01). IMCL was negatively associated with M (r = -0.57, P &lt; 0.05) when endurance-trained subjects were excluded from the analysis, and this association was independent of body mass index. However, the relationship between IMCL and M was not significant when trained individuals were included. There was a positive association between the oxidative capacity and M among nondiabetics (r = 0.37, P &lt; 0.05). In summary, skeletal muscle of trained endurance athletes is markedly insulin sensitive and has a high oxidative capacity, despite having an elevated lipid content. In conclusion, the capacity for lipid oxidation may be an important mediator of the association between excess muscle lipid accumulation and insulin resistance.", "author" : [ { "dropping-particle" : "", "family" : "Goodpaster", "given" : "Bret H.", "non-dropping-particle" : "", "parse-names" : false, "suffix" : "" }, { "dropping-particle" : "", "family" : "He", "given" : "J.", "non-dropping-particle" : "", "parse-names" : false, "suffix" : "" }, { "dropping-particle" : "", "family" : "Watkins", "given" : "S.", "non-dropping-particle" : "", "parse-names" : false, "suffix" : "" }, { "dropping-particle" : "", "family" : "Kelley", "given" : "David E.", "non-dropping-particle" : "", "parse-names" : false, "suffix" : "" } ], "container-title" : "Journal of Clinical Endocrinology and Metabolism", "id" : "ITEM-1", "issue" : "12", "issued" : { "date-parts" : [ [ "2001" ] ] }, "page" : "5755-5761", "title" : "Skeletal muscle lipid content and insulin resistance: Evidence for a paradox in endurance-trained athletes", "type" : "article-journal", "volume" : "86" }, "uris" : [ "http://www.mendeley.com/documents/?uuid=b1980167-93ed-4e05-b012-9a008a5bf202" ] }, { "id" : "ITEM-2", "itemData" : { "DOI" : "10.2337/db10-1221", "ISBN" : "1939-327X (Electronic)\\n0012-1797 (Linking)", "ISSN" : "00121797", "PMID" : "21873552", "abstract" : "OBJECTIVE: Chronic exercise and obesity both increase intramyocellular triglycerides (IMTGs) despite having opposing effects on insulin sensitivity. We hypothesized that chronically exercise-trained muscle would be characterized by lower skeletal muscle diacylglycerols (DAGs) and ceramides despite higher IMTGs and would account for its higher insulin sensitivity. We also hypothesized that the expression of key skeletal muscle proteins involved in lipid droplet hydrolysis, DAG formation, and fatty-acid partitioning and oxidation would be associated with the lipotoxic phenotype.\\n\\nRESEARCH DESIGN AND METHODS: A total of 14 normal-weight, endurance-trained athletes (NWA group) and 7 normal-weight sedentary (NWS group) and 21 obese sedentary (OBS group) volunteers were studied. Insulin sensitivity was assessed by glucose clamps. IMTGs, DAGs, ceramides, and protein expression were measured in muscle biopsies.\\n\\nRESULTS: DAG content in the NWA group was approximately twofold higher than in the OBS group and ~50% higher than in the NWS group, corresponding to higher insulin sensitivity. While certain DAG moieties clearly were associated with better insulin sensitivity, other species were not. Ceramide content was higher in insulin-resistant obese muscle. The expression of OXPAT/perilipin-5, adipose triglyceride lipase, and stearoyl-CoA desaturase protein was higher in the NWA group, corresponding to a higher mitochondrial content, proportion of type 1 myocytes, IMTGs, DAGs, and insulin sensitivity.\\n\\nCONCLUSIONS: Total myocellular DAGs were markedly higher in highly trained athletes, corresponding with higher insulin sensitivity, and suggest a more complex role for DAGs in insulin action. Our data also provide additional evidence in humans linking ceramides to insulin resistance. Finally, this study provides novel evidence supporting a role for specific skeletal muscle proteins involved in intramyocellular lipids, mitochondrial oxidative capacity, and insulin resistance.", "author" : [ { "dropping-particle" : "", "family" : "Amati", "given" : "Francesca", "non-dropping-particle" : "", "parse-names" : false, "suffix" : "" }, { "dropping-particle" : "", "family" : "Dub\u00e9", "given" : "John J.", "non-dropping-particle" : "", "parse-names" : false, "suffix" : "" }, { "dropping-particle" : "", "family" : "Alvarez-Carnero", "given" : "Elvis", "non-dropping-particle" : "", "parse-names" : false, "suffix" : "" }, { "dropping-particle" : "", "family" : "Edreira", "given" : "Martin M.", "non-dropping-particle" : "", "parse-names" : false, "suffix" : "" }, { "dropping-particle" : "", "family" : "Chomentowski", "given" : "Peter", "non-dropping-particle" : "", "parse-names" : false, "suffix" : "" }, { "dropping-particle" : "", "family" : "Coen", "given" : "Paul M.", "non-dropping-particle" : "", "parse-names" : false, "suffix" : "" }, { "dropping-particle" : "", "family" : "Switzer", "given" : "Galen E.", "non-dropping-particle" : "", "parse-names" : false, "suffix" : "" }, { "dropping-particle" : "", "family" : "Bickel", "given" : "Perry E.", "non-dropping-particle" : "", "parse-names" : false, "suffix" : "" }, { "dropping-particle" : "", "family" : "Stefanovic-Racic", "given" : "Maja", "non-dropping-particle" : "", "parse-names" : false, "suffix" : "" }, { "dropping-particle" : "", "family" : "Toledo", "given" : "Frederico G S", "non-dropping-particle" : "", "parse-names" : false, "suffix" : "" }, { "dropping-particle" : "", "family" : "Goodpaster", "given" : "Bret H.", "non-dropping-particle" : "", "parse-names" : false, "suffix" : "" } ], "container-title" : "Diabetes", "id" : "ITEM-2", "issue" : "10", "issued" : { "date-parts" : [ [ "2011" ] ] }, "page" : "2588-2597", "title" : "Skeletal muscle triglycerides, diacylglycerols, and ceramides in insulin resistance: Another paradox in endurance-trained athletes?", "type" : "article-journal", "volume" : "60" }, "uris" : [ "http://www.mendeley.com/documents/?uuid=6dce7865-c7f1-41b9-aed7-2645a196f0ac" ] } ], "mendeley" : { "formattedCitation" : "[37,38]", "plainTextFormattedCitation" : "[37,38]", "previouslyFormattedCitation" : "[37,38]" }, "properties" : { "noteIndex" : 0 }, "schema" : "https://github.com/citation-style-language/schema/raw/master/csl-citation.json" }</w:instrText>
      </w:r>
      <w:r w:rsidR="006F352E">
        <w:fldChar w:fldCharType="separate"/>
      </w:r>
      <w:r w:rsidR="00921CEC" w:rsidRPr="00921CEC">
        <w:rPr>
          <w:noProof/>
        </w:rPr>
        <w:t>[37,38]</w:t>
      </w:r>
      <w:r w:rsidR="006F352E">
        <w:fldChar w:fldCharType="end"/>
      </w:r>
      <w:r w:rsidR="006F352E">
        <w:t>.</w:t>
      </w:r>
      <w:r w:rsidR="0046122A">
        <w:t xml:space="preserve">  These findings are concordant with a role of mTORC1 in this process, as </w:t>
      </w:r>
      <w:r w:rsidR="00DD2A58">
        <w:t xml:space="preserve">this kinase is also activated during resistance exercise and muscle growth </w:t>
      </w:r>
      <w:r w:rsidR="00DD2A58">
        <w:fldChar w:fldCharType="begin" w:fldLock="1"/>
      </w:r>
      <w:r w:rsidR="00882B61">
        <w:instrText>ADDIN CSL_CITATION { "citationItems" : [ { "id" : "ITEM-1", "itemData" : { "DOI" : "10.1152/japplphysiol.00941.2010", "ISBN" : "1522-1601; 0161-7567", "ISSN" : "1522-1601", "PMID" : "21071597", "abstract" : "For over 10 years, we have known that the activation of the mammalian target of rapamycin complex 1 (mTORC1) has correlated with the increase in skeletal muscle size and strength that occurs following resistance exercise. Initial cell culture and rodent models of muscle growth demonstrated that the activation of mTORC1 is common to hypertrophy induced by growth factors and increased loading. The further observation that high loads increased the local production of growth factors led to the paradigm that resistance exercise stimulates the autocrine production of factors that act on membrane receptors to activate mTORC1, and this results in skeletal muscle hypertrophy. Over the last few years, there has been a paradigm shift. From both human and rodent studies, it has become clear that the phenotypic and molecular responses to resistance exercise occur in a growth factor-independent manner. Although the mechanism of load-induced mTORC1 activation remains to be determined, it is clear that it does not require classical growth factor signaling.", "author" : [ { "dropping-particle" : "", "family" : "Philp", "given" : "Andrew", "non-dropping-particle" : "", "parse-names" : false, "suffix" : "" }, { "dropping-particle" : "", "family" : "Hamilton", "given" : "D Lee", "non-dropping-particle" : "", "parse-names" : false, "suffix" : "" }, { "dropping-particle" : "", "family" : "Baar", "given" : "Keith", "non-dropping-particle" : "", "parse-names" : false, "suffix" : "" } ], "container-title" : "Journal of Applied Physiology", "id" : "ITEM-1", "issue" : "2", "issued" : { "date-parts" : [ [ "2011", "2" ] ] }, "page" : "561-8", "title" : "Signals mediating skeletal muscle remodeling by resistance exercise: PI3-kinase independent activation of mTORC1.", "type" : "article-journal", "volume" : "110" }, "uris" : [ "http://www.mendeley.com/documents/?uuid=8abc2ab4-6536-4a96-b6d6-aaf6da9ce1bc" ] }, { "id" : "ITEM-2", "itemData" : { "DOI" : "10.1152/ajpendo.00674.2013", "ISSN" : "1522-1555", "PMID" : "24961241", "abstract" : "The goal of the current work was to profile positive (mTORC1 activation, autocrine/paracrine growth factors) and negative [AMPK, unfolded protein response (UPR)] pathways that might regulate overload-induced mTORC1 activation with the hypothesis that a number of negative regulators of mTORC1 will be engaged during a supra-physiological model of hypertrophy. To achieve this, mTORC1-IRS1/2 signaling, BiP/CHOP/IRE1\u03b1, and AMPK activation were determined in rat plantaris muscle following synergist ablation (SA). SA resulted in significant increases in muscle mass of ~4% per day throughout the 21 days of the experiment. The expression of the insulin-like growth factors were high throughout the 21d of overload. However, IGF signaling was limited since IRS1 and 2 were undetectable in the overloaded muscle from day 3 to day 9. The decreases in IRS1/2 protein were paralleled by increases in GRB10(Ser501/503) and S6K1(Thr389) phosphorylation, two mTORC1 targets that can destabilize IRS proteins. PKB(Ser473) phosphorylation was higher from 3-6 days and this was associated with increased TSC2(Thr939) phosphorylation. The phosphorylation of TSC2(Thr1345) (an AMPK site) was also elevated whereas phosphorylation at the other PKB site, Thr(1462), was unchanged at 6d. In agreement with the phosphorylation of Thr(1345), synergist ablation led to activation of \u03b11-AMPK during the initial growth phase, lasting the first 9 days before returning to baseline by day 12. The UPR markers CHOP and BiP were elevated over the first 12 days following ablation, whereas IRE1\u03b1 levels decreased. These data suggest that during supra-physiological muscle loading, at least three potential molecular brakes engage to down-regulate mTORC1.", "author" : [ { "dropping-particle" : "", "family" : "Hamilton", "given" : "D. Lee", "non-dropping-particle" : "", "parse-names" : false, "suffix" : "" }, { "dropping-particle" : "", "family" : "Philp", "given" : "Andrew", "non-dropping-particle" : "", "parse-names" : false, "suffix" : "" }, { "dropping-particle" : "", "family" : "MacKenzie", "given" : "Matthew G.", "non-dropping-particle" : "", "parse-names" : false, "suffix" : "" }, { "dropping-particle" : "", "family" : "Patton", "given" : "Amy", "non-dropping-particle" : "", "parse-names" : false, "suffix" : "" }, { "dropping-particle" : "", "family" : "Towler", "given" : "Mhari C Mhairi C.", "non-dropping-particle" : "", "parse-names" : false, "suffix" : "" }, { "dropping-particle" : "", "family" : "Gallagher", "given" : "Iain J.", "non-dropping-particle" : "", "parse-names" : false, "suffix" : "" }, { "dropping-particle" : "", "family" : "Bodine", "given" : "Sue C.", "non-dropping-particle" : "", "parse-names" : false, "suffix" : "" }, { "dropping-particle" : "", "family" : "Baar", "given" : "Keith", "non-dropping-particle" : "", "parse-names" : false, "suffix" : "" } ], "container-title" : "American Journal of Physiology - Endocrinology And Metabolism", "id" : "ITEM-2", "issue" : "4", "issued" : { "date-parts" : [ [ "2014", "6", "24" ] ] }, "page" : "E365-E373", "title" : "Molecular brakes regulating mTORC1 activation in skeletal muscle following synergist ablation.", "type" : "article-journal", "volume" : "307" }, "uris" : [ "http://www.mendeley.com/documents/?uuid=f8b78a1f-a66a-45aa-91ba-4505427b3483" ] } ], "mendeley" : { "formattedCitation" : "[39,40]", "plainTextFormattedCitation" : "[39,40]", "previouslyFormattedCitation" : "[39,40]" }, "properties" : { "noteIndex" : 0 }, "schema" : "https://github.com/citation-style-language/schema/raw/master/csl-citation.json" }</w:instrText>
      </w:r>
      <w:r w:rsidR="00DD2A58">
        <w:fldChar w:fldCharType="separate"/>
      </w:r>
      <w:r w:rsidR="00921CEC" w:rsidRPr="00921CEC">
        <w:rPr>
          <w:noProof/>
        </w:rPr>
        <w:t>[39,40]</w:t>
      </w:r>
      <w:r w:rsidR="00DD2A58">
        <w:fldChar w:fldCharType="end"/>
      </w:r>
      <w:r w:rsidR="00DD2A58">
        <w:t>.</w:t>
      </w:r>
      <w:commentRangeEnd w:id="14"/>
      <w:r w:rsidR="00200D61">
        <w:rPr>
          <w:rStyle w:val="CommentReference"/>
        </w:rPr>
        <w:commentReference w:id="14"/>
      </w:r>
    </w:p>
    <w:p w14:paraId="41D0AC97" w14:textId="77777777" w:rsidR="007D1A22" w:rsidRDefault="007D1A22" w:rsidP="007D1A22"/>
    <w:p w14:paraId="7EB87ED1" w14:textId="2D3215DA" w:rsidR="007D1A22" w:rsidRPr="007B0A52" w:rsidRDefault="007D1A22" w:rsidP="007D1A22">
      <w:r>
        <w:t xml:space="preserve">Clinical studies have shown that energy expenditure can rapidly increase in response to overfeeding </w:t>
      </w:r>
      <w:r>
        <w:fldChar w:fldCharType="begin" w:fldLock="1"/>
      </w:r>
      <w:r w:rsidR="00882B61">
        <w:instrText>ADDIN CSL_CITATION { "citationItems" : [ { "id" : "ITEM-1", "itemData" : { "DOI" : "10.1056/NEJM199503093321001", "ISSN" : "0028-4793", "PMID" : "7632212", "abstract" : "BACKGROUND: No current treatment for obesity reliably sustains weight loss, perhaps because compensatory metabolic processes resist the maintenance of the altered body weight. We examined the effects of experimental perturbations of body weight on energy expenditure to determine whether they lead to metabolic changes and whether obese subjects and those who have never been obese respond similarly. METHODS: We repeatedly measured 24-hour total energy expenditure, resting and nonresting energy expenditure, and the thermic effect of feeding in 18 obese subjects and 23 subjects who had never been obese. The subjects were studied at their usual body weight and after losing 10 to 20 percent of their body weight by underfeeding or gaining 10 percent by overfeeding. RESULTS: Maintenance of a body weight at a level 10 percent or more below the initial weight was associated with a mean (+/- SD) reduction in total energy expenditure of 6 +/- 3 kcal per kilogram of fat-free mass per day in the subjects who had never been obese (P &lt; 0.001) and 8 +/- 5 kcal per kilogram per day in the obese subjects (P &lt; 0.001). Resting energy expenditure and nonresting energy expenditure each decreased 3 to 4 kcal per kilogram of fat-free mass per day in both groups of subjects. Maintenance of body weight at a level 10 percent above the usual weight was associated with an increase in total energy expenditure of 9 +/- 7 kcal per kilogram of fat-free mass per day in the subjects who had never been obese (P &lt; 0.001) and 8 +/- 4 kcal per kilogram per day in the obese subjects (P &lt; 0.001). The thermic effect of feeding and nonresting energy expenditure increased by approximately 1 to 2 and 8 to 9 kcal per kilogram of fat-free mass per day, respectively, after weight gain. These changes in energy expenditure were not related to the degree of adiposity or the sex of the subjects. CONCLUSIONS: Maintenance of a reduced or elevated body weight is associated with compensatory changes in energy expenditure, which oppose the maintenance of a body weight that is different from the usual weight. These compensatory changes may account for the poor long-term efficacy of treatments for obesity.", "author" : [ { "dropping-particle" : "", "family" : "Leibel", "given" : "Rudolph L.", "non-dropping-particle" : "", "parse-names" : false, "suffix" : "" }, { "dropping-particle" : "", "family" : "Rosenbaum", "given" : "Michael", "non-dropping-particle" : "", "parse-names" : false, "suffix" : "" }, { "dropping-particle" : "", "family" : "Hirsch", "given" : "Jules", "non-dropping-particle" : "", "parse-names" : false, "suffix" : "" } ], "container-title" : "The New England journal of medicine", "id" : "ITEM-1", "issue" : "10", "issued" : { "date-parts" : [ [ "1995", "3", "9" ] ] }, "page" : "621-8", "title" : "Changes in energy expenditure resulting from altered body weight.", "type" : "article-journal", "volume" : "332" }, "uris" : [ "http://www.mendeley.com/documents/?uuid=8488746e-581f-4e06-b28c-2cc0eff18bed" ] }, { "id" : "ITEM-2", "itemData" : { "ISBN" : "0002-9165 (Print)", "ISSN" : "00029165", "PMID" : "3165600", "abstract" : "The metabolic balance method was performed on three men to investigate the fate of large excesses of carbohydrate. Glycogen stores, which were first depleted by diet (3 d, 8.35 +/- 0.27 MJ [1994 +/- 65 kcal] decreasing to 5.70 +/- 1.03 MJ [1361 +/- 247 kcal], 15% protein, 75% fat, 10% carbohydrate) and exercise, were repleted during 7 d carbohydrate overfeeding (11% protein, 3% fat, and 86% carbohydrate) providing 15.25 +/- 1.10 MJ (3642 +/- 263 kcal) on the first day, increasing progressively to 20.64 +/- 1.30 MJ (4930 +/- 311 kcal) on the last day of overfeeding. Glycogen depletion was again accomplished with 2 d of carbohydrate restriction (2.52 MJ/d [602 kcal/d], 85% protein, and 15% fat). Glycogen storage capacity in man is approximately 15 g/kg body weight and can accommodate a gain of approximately 500 g before net lipid synthesis contributes to increasing body fat mass. When the glycogen stores are saturated, massive intakes of carbohydrate are disposed of by high carbohydrate-oxidation rates and substantial de novo lipid synthesis (150 g lipid/d using approximately 475 g CHO/d) without postabsorptive hyperglycemia.", "author" : [ { "dropping-particle" : "", "family" : "Acheson", "given" : "K. J.", "non-dropping-particle" : "", "parse-names" : false, "suffix" : "" }, { "dropping-particle" : "", "family" : "Schutz", "given" : "Yves", "non-dropping-particle" : "", "parse-names" : false, "suffix" : "" }, { "dropping-particle" : "", "family" : "Bessard", "given" : "T.", "non-dropping-particle" : "", "parse-names" : false, "suffix" : "" }, { "dropping-particle" : "", "family" : "Anantharaman", "given" : "K.", "non-dropping-particle" : "", "parse-names" : false, "suffix" : "" }, { "dropping-particle" : "", "family" : "Flatt", "given" : "J. P.", "non-dropping-particle" : "", "parse-names" : false, "suffix" : "" }, { "dropping-particle" : "", "family" : "Jequier", "given" : "E.", "non-dropping-particle" : "", "parse-names" : false, "suffix" : "" } ], "container-title" : "American Journal of Clinical Nutrition", "id" : "ITEM-2", "issue" : "2", "issued" : { "date-parts" : [ [ "1988" ] ] }, "page" : "240-247", "title" : "Glycoprotein storage capacity and de novo lipogenesis during massive carbohydrate overfeeding in man", "type" : "article-magazine", "volume" : "48" }, "uris" : [ "http://www.mendeley.com/documents/?uuid=98474bea-ec84-459e-ab98-737e0eab7279" ] } ], "mendeley" : { "formattedCitation" : "[3,41]", "plainTextFormattedCitation" : "[3,41]", "previouslyFormattedCitation" : "[3,41]" }, "properties" : { "noteIndex" : 0 }, "schema" : "https://github.com/citation-style-language/schema/raw/master/csl-citation.json" }</w:instrText>
      </w:r>
      <w:r>
        <w:fldChar w:fldCharType="separate"/>
      </w:r>
      <w:r w:rsidR="00921CEC" w:rsidRPr="00921CEC">
        <w:rPr>
          <w:noProof/>
        </w:rPr>
        <w:t>[3,41]</w:t>
      </w:r>
      <w:r>
        <w:fldChar w:fldCharType="end"/>
      </w:r>
      <w:r>
        <w:t xml:space="preserve">, consistent with the observation that obese individuals have higher energy expenditure than lean subjects </w:t>
      </w:r>
      <w:r w:rsidR="009F47C8">
        <w:fldChar w:fldCharType="begin" w:fldLock="1"/>
      </w:r>
      <w:r w:rsidR="00882B61">
        <w:instrText>ADDIN CSL_CITATION { "citationItems" : [ { "id" : "ITEM-1", "itemData" : { "ISBN" : "0002-9165 (Print)\\r0002-9165 (Linking)", "ISSN" : "00029165", "PMID" : "6801963", "abstract" : "Twenty-four-hour energy expenditure (24-EE), resting metabolic rate (RMR) and body composition were determined in 30 subjects from three groups; control (103 +/- 2% ideal body weight, n = 10), moderately obese (129 +/- 1% ideal body weight, n = 6), and obese (170 +/- 5% ideal body weight, n = 14) individuals. Twenty-four EE was measured in a comfortable airtight respiration chamber. When expressed as absolute values, both RMR and 24-EE were significantly increased in obese subjects when compared to normal weight subjects. The RMR was 7592 +/- 351 kJ/day in the obese, 6652 +/- 242 kJ/day in the moderately obese, and 6118 +/- 405 kJ/day in the controls. Mean 24-EE values were 10043 +/- 363, 9599 +/- 277, and 8439 +/- 432 kJ/day in the obese, moderately obese, and controls, respectively. The larger energy expenditure in the obese over 24 h was mainly due to a greater VO2 during the daylight hours. However, 92% of the larger 24-EE in the obese, compared to the control group, was accounted for by the higher RMR and only 8% by other factors such as the increased cost of moving the extra weight of the obese. The higher RMR and 24-EE in the obese was best related to the increased fat free mass.", "author" : [ { "dropping-particle" : "", "family" : "Ravussin", "given" : "Eric", "non-dropping-particle" : "", "parse-names" : false, "suffix" : "" }, { "dropping-particle" : "", "family" : "Burnand", "given" : "B.", "non-dropping-particle" : "", "parse-names" : false, "suffix" : "" }, { "dropping-particle" : "", "family" : "Schutz", "given" : "Y.", "non-dropping-particle" : "", "parse-names" : false, "suffix" : "" }, { "dropping-particle" : "", "family" : "Jequier", "given" : "E.", "non-dropping-particle" : "", "parse-names" : false, "suffix" : "" } ], "container-title" : "American Journal of Clinical Nutrition", "id" : "ITEM-1", "issue" : "3", "issued" : { "date-parts" : [ [ "1982" ] ] }, "page" : "566-573", "title" : "Twenty-four-hour energy expenditure and resting metabolic rate in obese, moderately obese, and control subjects", "type" : "article-journal", "volume" : "35" }, "uris" : [ "http://www.mendeley.com/documents/?uuid=a49d2c87-0dc2-4a78-bbcc-f0b55d286a57" ] }, { "id" : "ITEM-2", "itemData" : { "DOI" : "10.1056/NEJM199503093321001", "ISSN" : "0028-4793", "PMID" : "7632212", "abstract" : "BACKGROUND: No current treatment for obesity reliably sustains weight loss, perhaps because compensatory metabolic processes resist the maintenance of the altered body weight. We examined the effects of experimental perturbations of body weight on energy expenditure to determine whether they lead to metabolic changes and whether obese subjects and those who have never been obese respond similarly. METHODS: We repeatedly measured 24-hour total energy expenditure, resting and nonresting energy expenditure, and the thermic effect of feeding in 18 obese subjects and 23 subjects who had never been obese. The subjects were studied at their usual body weight and after losing 10 to 20 percent of their body weight by underfeeding or gaining 10 percent by overfeeding. RESULTS: Maintenance of a body weight at a level 10 percent or more below the initial weight was associated with a mean (+/- SD) reduction in total energy expenditure of 6 +/- 3 kcal per kilogram of fat-free mass per day in the subjects who had never been obese (P &lt; 0.001) and 8 +/- 5 kcal per kilogram per day in the obese subjects (P &lt; 0.001). Resting energy expenditure and nonresting energy expenditure each decreased 3 to 4 kcal per kilogram of fat-free mass per day in both groups of subjects. Maintenance of body weight at a level 10 percent above the usual weight was associated with an increase in total energy expenditure of 9 +/- 7 kcal per kilogram of fat-free mass per day in the subjects who had never been obese (P &lt; 0.001) and 8 +/- 4 kcal per kilogram per day in the obese subjects (P &lt; 0.001). The thermic effect of feeding and nonresting energy expenditure increased by approximately 1 to 2 and 8 to 9 kcal per kilogram of fat-free mass per day, respectively, after weight gain. These changes in energy expenditure were not related to the degree of adiposity or the sex of the subjects. CONCLUSIONS: Maintenance of a reduced or elevated body weight is associated with compensatory changes in energy expenditure, which oppose the maintenance of a body weight that is different from the usual weight. These compensatory changes may account for the poor long-term efficacy of treatments for obesity.", "author" : [ { "dropping-particle" : "", "family" : "Leibel", "given" : "Rudolph L.", "non-dropping-particle" : "", "parse-names" : false, "suffix" : "" }, { "dropping-particle" : "", "family" : "Rosenbaum", "given" : "Michael", "non-dropping-particle" : "", "parse-names" : false, "suffix" : "" }, { "dropping-particle" : "", "family" : "Hirsch", "given" : "Jules", "non-dropping-particle" : "", "parse-names" : false, "suffix" : "" } ], "container-title" : "The New England journal of medicine", "id" : "ITEM-2", "issue" : "10", "issued" : { "date-parts" : [ [ "1995", "3", "9" ] ] }, "page" : "621-8", "title" : "Changes in energy expenditure resulting from altered body weight.", "type" : "article-journal", "volume" : "332" }, "uris" : [ "http://www.mendeley.com/documents/?uuid=8488746e-581f-4e06-b28c-2cc0eff18bed" ] }, { "id" : "ITEM-3", "itemData" : { "DOI" : "10.1172/JCI112749", "ISSN" : "0021-9738", "PMID" : "3782471", "abstract" : "Daily human energy requirements calculated from separate components of energy expenditure are inaccurate and usually in poor agreement with measured energy intakes. Measurement of energy expenditure over periods of 24 h or longer is needed to determine more accurately rates of daily energy expenditure in humans. We provide a detailed description of a human respiratory chamber and methods used to determine rates of energy expenditure over 24-h periods in 177 subjects. The results show that: fat-free mass (FFM) as estimated by densitometry is the best available determinant of 24-h energy expenditures (24EE) and explains 81% of the variance observed between individuals (24EE [kcal/d] = 597 + 26.5 FFM); 24EE in an individual is very reproducible (coefficient of variation = 2.4%); and even when adjusted for differences in FFM, there is still considerable interperson variability of the daily energy expenditure. A large portion of the variability of 24EE among individuals, independent of differences in body size, was due to variability in the degree of spontaneous physical activity, i.e., \"fidgeting,\" which accounted for 100-800 kcal/d in these subjects.", "author" : [ { "dropping-particle" : "", "family" : "Ravussin", "given" : "Eric", "non-dropping-particle" : "", "parse-names" : false, "suffix" : "" }, { "dropping-particle" : "", "family" : "Lillioja", "given" : "Stephen", "non-dropping-particle" : "", "parse-names" : false, "suffix" : "" }, { "dropping-particle" : "", "family" : "Anderson", "given" : "Thomas E", "non-dropping-particle" : "", "parse-names" : false, "suffix" : "" }, { "dropping-particle" : "", "family" : "Christin", "given" : "Laurent", "non-dropping-particle" : "", "parse-names" : false, "suffix" : "" }, { "dropping-particle" : "", "family" : "Bogardus", "given" : "Clifton", "non-dropping-particle" : "", "parse-names" : false, "suffix" : "" } ], "container-title" : "The Journal of clinical investigation", "id" : "ITEM-3", "issue" : "6", "issued" : { "date-parts" : [ [ "1986", "12" ] ] }, "page" : "1568-78", "title" : "Determinants of 24-hour energy expenditure in man. Methods and results using a respiratory chamber.", "type" : "article-journal", "volume" : "78" }, "uris" : [ "http://www.mendeley.com/documents/?uuid=641dd9c0-1811-4bc3-a10d-96962d61c3b6" ] }, { "id" : "ITEM-4", "itemData" : { "DOI" : "10.1038/ijo.2012.172", "ISSN" : "1476-5497", "PMID" : "23090575", "abstract" : "Objective:To investigate energy expenditure in lean and obese individuals, focusing particularly on physical activity and severely obese individuals.Design:Total daily energy expenditure (TDEE) was assessed using doubly labeled water, resting metabolic rate (RMR) by indirect calorimetry, activity energy expenditure (AEE) by difference and time spent in physical activity by multisensor activity monitors.Subjects:In all, 177 lean, Class I and severely obese individuals (age 31-56 years, body mass index 20-64\u2009kg\u2009m(-2)) were analyzed.Results:All components of energy expenditure were elevated in obese individuals. For example, TDEE was 2404\u00b195\u2009kcal per day in lean and 3244\u00b148\u2009kcal per day in Class III obese individuals. After appropriate adjustment, RMR was similar in all groups. Analysis of AEE by body weight and obesity class indicated a lower AEE in obese individuals. Confirming lower physical activity, obese individuals spent less time engaged in moderate-to-vigorous physical activity (2.7\u00b11.3, 1.8\u00b10.6, 2.0\u00b11.4 and 1.2\u00b11.0\u2009h per day in lean, Class I, Class II and Class III individuals) and more time in sedentary behaviors.Conclusions:There was no indication of metabolic efficiency in even the severely obese, as adjusted RMR was similar across all groups. The higher AEE observed in the obese is consistent with a higher cost of activities due to higher body weight. However, the magnitude of the higher AEE (20-25% higher in obese individuals) is lower than expected (weight approximately 100% higher in Class III individuals). Confirming a lower volume of physical activity in the obese, the total time spent in moderate-to-vigorous physical activity and average daily metabolic equivalent of task level were lower with increasing obesity. These findings demonstrate that high body weight in obese individuals leads to a high TDEE and AEE, which masks the fact that they are less physically active, which can be influenced by duration or intensity of activity, than in lean individuals.", "author" : [ { "dropping-particle" : "", "family" : "DeLany", "given" : "J P", "non-dropping-particle" : "", "parse-names" : false, "suffix" : "" }, { "dropping-particle" : "", "family" : "Kelley", "given" : "David E.", "non-dropping-particle" : "", "parse-names" : false, "suffix" : "" }, { "dropping-particle" : "", "family" : "Hames", "given" : "K C", "non-dropping-particle" : "", "parse-names" : false, "suffix" : "" }, { "dropping-particle" : "", "family" : "Jakicic", "given" : "John M", "non-dropping-particle" : "", "parse-names" : false, "suffix" : "" }, { "dropping-particle" : "", "family" : "Goodpaster", "given" : "Bret H.", "non-dropping-particle" : "", "parse-names" : false, "suffix" : "" } ], "container-title" : "International journal of obesity (2005)", "id" : "ITEM-4", "issue" : "7", "issued" : { "date-parts" : [ [ "2013", "7" ] ] }, "page" : "1006-11", "publisher" : "Nature Publishing Group", "title" : "High energy expenditure masks low physical activity in obesity.", "type" : "article-journal", "volume" : "37" }, "uris" : [ "http://www.mendeley.com/documents/?uuid=ae82d5c2-baeb-4c50-85a5-82e348ce5d7e" ] } ], "mendeley" : { "formattedCitation" : "[3,42\u201344]", "plainTextFormattedCitation" : "[3,42\u201344]", "previouslyFormattedCitation" : "[3,42\u201344]" }, "properties" : { "noteIndex" : 0 }, "schema" : "https://github.com/citation-style-language/schema/raw/master/csl-citation.json" }</w:instrText>
      </w:r>
      <w:r w:rsidR="009F47C8">
        <w:fldChar w:fldCharType="separate"/>
      </w:r>
      <w:r w:rsidR="00921CEC" w:rsidRPr="00921CEC">
        <w:rPr>
          <w:noProof/>
        </w:rPr>
        <w:t>[3,42–44]</w:t>
      </w:r>
      <w:r w:rsidR="009F47C8">
        <w:fldChar w:fldCharType="end"/>
      </w:r>
      <w:r w:rsidR="009F47C8">
        <w:t xml:space="preserve">.  Similarly, weight loss results in a rapid reduction in energy expenditure </w:t>
      </w:r>
      <w:r w:rsidR="009F47C8">
        <w:fldChar w:fldCharType="begin" w:fldLock="1"/>
      </w:r>
      <w:r w:rsidR="00882B61">
        <w:instrText>ADDIN CSL_CITATION { "citationItems" : [ { "id" : "ITEM-1", "itemData" : { "DOI" : "10.1016/0026-0495(84)90130-6", "ISSN" : "00260495", "author" : [ { "dropping-particle" : "", "family" : "Leibel", "given" : "Rudolph L.", "non-dropping-particle" : "", "parse-names" : false, "suffix" : "" }, { "dropping-particle" : "", "family" : "Hirsch", "given" : "Jules", "non-dropping-particle" : "", "parse-names" : false, "suffix" : "" } ], "container-title" : "Metabolism", "id" : "ITEM-1", "issue" : "2", "issued" : { "date-parts" : [ [ "1984", "2" ] ] }, "page" : "164-170", "title" : "Diminished energy requirements in reduced-obese patients", "type" : "article-journal", "volume" : "33" }, "uris" : [ "http://www.mendeley.com/documents/?uuid=f33a96b3-ae1e-4c10-be76-ffc5aedded1f" ] }, { "id" : "ITEM-2", "itemData" : { "DOI" : "10.1056/NEJM199503093321001", "ISSN" : "0028-4793", "PMID" : "7632212", "abstract" : "BACKGROUND: No current treatment for obesity reliably sustains weight loss, perhaps because compensatory metabolic processes resist the maintenance of the altered body weight. We examined the effects of experimental perturbations of body weight on energy expenditure to determine whether they lead to metabolic changes and whether obese subjects and those who have never been obese respond similarly. METHODS: We repeatedly measured 24-hour total energy expenditure, resting and nonresting energy expenditure, and the thermic effect of feeding in 18 obese subjects and 23 subjects who had never been obese. The subjects were studied at their usual body weight and after losing 10 to 20 percent of their body weight by underfeeding or gaining 10 percent by overfeeding. RESULTS: Maintenance of a body weight at a level 10 percent or more below the initial weight was associated with a mean (+/- SD) reduction in total energy expenditure of 6 +/- 3 kcal per kilogram of fat-free mass per day in the subjects who had never been obese (P &lt; 0.001) and 8 +/- 5 kcal per kilogram per day in the obese subjects (P &lt; 0.001). Resting energy expenditure and nonresting energy expenditure each decreased 3 to 4 kcal per kilogram of fat-free mass per day in both groups of subjects. Maintenance of body weight at a level 10 percent above the usual weight was associated with an increase in total energy expenditure of 9 +/- 7 kcal per kilogram of fat-free mass per day in the subjects who had never been obese (P &lt; 0.001) and 8 +/- 4 kcal per kilogram per day in the obese subjects (P &lt; 0.001). The thermic effect of feeding and nonresting energy expenditure increased by approximately 1 to 2 and 8 to 9 kcal per kilogram of fat-free mass per day, respectively, after weight gain. These changes in energy expenditure were not related to the degree of adiposity or the sex of the subjects. CONCLUSIONS: Maintenance of a reduced or elevated body weight is associated with compensatory changes in energy expenditure, which oppose the maintenance of a body weight that is different from the usual weight. These compensatory changes may account for the poor long-term efficacy of treatments for obesity.", "author" : [ { "dropping-particle" : "", "family" : "Leibel", "given" : "Rudolph L.", "non-dropping-particle" : "", "parse-names" : false, "suffix" : "" }, { "dropping-particle" : "", "family" : "Rosenbaum", "given" : "Michael", "non-dropping-particle" : "", "parse-names" : false, "suffix" : "" }, { "dropping-particle" : "", "family" : "Hirsch", "given" : "Jules", "non-dropping-particle" : "", "parse-names" : false, "suffix" : "" } ], "container-title" : "The New England journal of medicine", "id" : "ITEM-2", "issue" : "10", "issued" : { "date-parts" : [ [ "1995", "3", "9" ] ] }, "page" : "621-8", "title" : "Changes in energy expenditure resulting from altered body weight.", "type" : "article-journal", "volume" : "332" }, "uris" : [ "http://www.mendeley.com/documents/?uuid=8488746e-581f-4e06-b28c-2cc0eff18bed" ] }, { "id" : "ITEM-3", "itemData" : { "DOI" : "10.1001/jama.2012.6607", "ISBN" : "0098-7484", "ISSN" : "1538-3598", "PMID" : "22735432", "abstract" : "CONTEXT: Reduced energy expenditure following weight loss is thought to contribute to weight gain. However, the effect of dietary composition on energy expenditure during weight-loss maintenance has not been studied.\\n\\nOBJECTIVE: To examine the effects of 3 diets differing widely in macronutrient composition and glycemic load on energy expenditure following weight loss.\\n\\nDESIGN, SETTING, AND PARTICIPANTS: A controlled 3-way crossover design involving 21 overweight and obese young adults conducted at Children's Hospital Boston and Brigham and Women's Hospital, Boston, Massachusetts, between June 16, 2006, and June 21, 2010, with recruitment by newspaper advertisements and postings.\\n\\nINTERVENTION: After achieving 10% to 15% weight loss while consuming a run-in diet, participants consumed an isocaloric low-fat diet (60% of energy from carbohydrate, 20% from fat, 20% from protein; high glycemic load), low-glycemic index diet (40% from carbohydrate, 40% from fat, and 20% from protein; moderate glycemic load), and very low-carbohydrate diet (10% from carbohydrate, 60% from fat, and 30% from protein; low glycemic load) in random order, each for 4 weeks.\\n\\nMAIN OUTCOME MEASURES: Primary outcome was resting energy expenditure (REE), with secondary outcomes of total energy expenditure (TEE), hormone levels, and metabolic syndrome components.\\n\\nRESULTS: Compared with the pre-weight-loss baseline, the decrease in REE was greatest with the low-fat diet (mean [95% CI], -205 [-265 to -144] kcal/d), intermediate with the low-glycemic index diet (-166 [-227 to -106] kcal/d), and least with the very low-carbohydrate diet (-138 [-198 to -77] kcal/d; overall P = .03; P for trend by glycemic load = .009). The decrease in TEE showed a similar pattern (mean [95% CI], -423 [-606 to -239] kcal/d; -297 [-479 to -115] kcal/d; and -97 [-281 to 86] kcal/d, respectively; overall P = .003; P for trend by glycemic load &lt; .001). Hormone levels and metabolic syndrome components also varied during weight maintenance by diet (leptin, P &lt; .001; 24-hour urinary cortisol, P = .005; indexes of peripheral [P = .02] and hepatic [P = .03] insulin sensitivity; high-density lipoprotein [HDL] cholesterol, P &lt; .001; non-HDL cholesterol, P &lt; .001; triglycerides, P &lt; .001; plasminogen activator inhibitor 1, P for trend = .04; and C-reactive protein, P for trend = .05), but no consistent favorable pattern emerged.\\n\\nCONCLUSION: Among overweight and obese young adults compared with pre-weight-lo\u2026", "author" : [ { "dropping-particle" : "", "family" : "Ebbeling", "given" : "Cara B", "non-dropping-particle" : "", "parse-names" : false, "suffix" : "" }, { "dropping-particle" : "", "family" : "Swain", "given" : "Janis F", "non-dropping-particle" : "", "parse-names" : false, "suffix" : "" }, { "dropping-particle" : "", "family" : "Feldman", "given" : "Henry a", "non-dropping-particle" : "", "parse-names" : false, "suffix" : "" }, { "dropping-particle" : "", "family" : "Wong", "given" : "William W", "non-dropping-particle" : "", "parse-names" : false, "suffix" : "" }, { "dropping-particle" : "", "family" : "Hachey", "given" : "David L", "non-dropping-particle" : "", "parse-names" : false, "suffix" : "" }, { "dropping-particle" : "", "family" : "Garcia-Lago", "given" : "Erica", "non-dropping-particle" : "", "parse-names" : false, "suffix" : "" }, { "dropping-particle" : "", "family" : "Ludwig", "given" : "David S", "non-dropping-particle" : "", "parse-names" : false, "suffix" : "" } ], "container-title" : "JAMA : the journal of the American Medical Association", "id" : "ITEM-3", "issue" : "24", "issued" : { "date-parts" : [ [ "2012" ] ] }, "page" : "2627-34", "title" : "Effects of dietary composition on energy expenditure during weight-loss maintenance.", "type" : "article-journal", "volume" : "307" }, "uris" : [ "http://www.mendeley.com/documents/?uuid=2a59134f-1fb4-41e2-978b-eae32a47c4e0" ] } ], "mendeley" : { "formattedCitation" : "[2,3,6]", "plainTextFormattedCitation" : "[2,3,6]", "previouslyFormattedCitation" : "[2,3,6]" }, "properties" : { "noteIndex" : 0 }, "schema" : "https://github.com/citation-style-language/schema/raw/master/csl-citation.json" }</w:instrText>
      </w:r>
      <w:r w:rsidR="009F47C8">
        <w:fldChar w:fldCharType="separate"/>
      </w:r>
      <w:r w:rsidR="00921CEC" w:rsidRPr="00921CEC">
        <w:rPr>
          <w:noProof/>
        </w:rPr>
        <w:t>[2,3,6]</w:t>
      </w:r>
      <w:r w:rsidR="009F47C8">
        <w:fldChar w:fldCharType="end"/>
      </w:r>
      <w:r w:rsidR="009F47C8">
        <w:t>.  This compensation, when combined with increased feelings of hunger after weight loss</w:t>
      </w:r>
      <w:r w:rsidR="004A2F25">
        <w:t xml:space="preserve"> </w:t>
      </w:r>
      <w:r w:rsidR="004A2F25">
        <w:fldChar w:fldCharType="begin" w:fldLock="1"/>
      </w:r>
      <w:r w:rsidR="00974B1E">
        <w:instrText>ADDIN CSL_CITATION { "citationItems" : [ { "id" : "ITEM-1", "itemData" : { "DOI" : "10.1056/NEJMoa1105816", "ISSN" : "0028-4793", "author" : [ { "dropping-particle" : "", "family" : "Sumithran", "given" : "Priya", "non-dropping-particle" : "", "parse-names" : false, "suffix" : "" }, { "dropping-particle" : "", "family" : "Prendergast", "given" : "Luke A.", "non-dropping-particle" : "", "parse-names" : false, "suffix" : "" }, { "dropping-particle" : "", "family" : "Delbridge", "given" : "Elizabeth", "non-dropping-particle" : "", "parse-names" : false, "suffix" : "" }, { "dropping-particle" : "", "family" : "Purcell", "given" : "Katrina", "non-dropping-particle" : "", "parse-names" : false, "suffix" : "" }, { "dropping-particle" : "", "family" : "Shulkes", "given" : "Arthur", "non-dropping-particle" : "", "parse-names" : false, "suffix" : "" }, { "dropping-particle" : "", "family" : "Kriketos", "given" : "Adamandia", "non-dropping-particle" : "", "parse-names" : false, "suffix" : "" }, { "dropping-particle" : "", "family" : "Proietto", "given" : "Joseph", "non-dropping-particle" : "", "parse-names" : false, "suffix" : "" } ], "container-title" : "New England Journal of Medicine", "id" : "ITEM-1", "issue" : "17", "issued" : { "date-parts" : [ [ "2011", "10", "27" ] ] }, "page" : "1597-1604", "title" : "Long-Term Persistence of Hormonal Adaptations to Weight Loss", "type" : "article-journal", "volume" : "365" }, "uris" : [ "http://www.mendeley.com/documents/?uuid=433b28ac-96c9-4a3b-ad76-6030ac16d906" ] } ], "mendeley" : { "formattedCitation" : "[4]", "plainTextFormattedCitation" : "[4]", "previouslyFormattedCitation" : "[4]" }, "properties" : { "noteIndex" : 0 }, "schema" : "https://github.com/citation-style-language/schema/raw/master/csl-citation.json" }</w:instrText>
      </w:r>
      <w:r w:rsidR="004A2F25">
        <w:fldChar w:fldCharType="separate"/>
      </w:r>
      <w:r w:rsidR="00E2598A" w:rsidRPr="00E2598A">
        <w:rPr>
          <w:noProof/>
        </w:rPr>
        <w:t>[4]</w:t>
      </w:r>
      <w:r w:rsidR="004A2F25">
        <w:fldChar w:fldCharType="end"/>
      </w:r>
      <w:r w:rsidR="009F47C8">
        <w:t xml:space="preserve">, </w:t>
      </w:r>
      <w:r w:rsidR="004A2F25">
        <w:t>contributes to body weight set point maintenance and make successful, long term weight loss very difficult.  Recent studies have shown that low carbohydrate (</w:t>
      </w:r>
      <w:r w:rsidR="00B1423F">
        <w:t>and</w:t>
      </w:r>
      <w:r w:rsidR="004A2F25">
        <w:t xml:space="preserve"> high protein) diets are more successful in maintaining weight reductions </w:t>
      </w:r>
      <w:r w:rsidR="004A2F25">
        <w:fldChar w:fldCharType="begin" w:fldLock="1"/>
      </w:r>
      <w:r w:rsidR="00921CEC">
        <w:instrText>ADDIN CSL_CITATION { "citationItems" : [ { "id" : "ITEM-1", "itemData" : { "DOI" : "10.1056/NEJMoa022207", "ISBN" : "1533-4406 (Electronic)\\r0028-4793 (Linking)", "ISSN" : "0028-4793", "PMID" : "12761365", "abstract" : "BACKGROUND: Despite the popularity of the low-carbohydrate, high-protein, high-fat (Atkins) diet, no randomized, controlled trials have evaluated its efficacy. METHODS: We conducted a one-year, multicenter, controlled trial involving 63 obese men and women who were randomly assigned to either a low-carbohydrate, high-protein, high-fat diet or a low-calorie, high-carbohydrate, low-fat (conventional) diet. Professional contact was minimal to replicate the approach used by most dieters. RESULTS: Subjects on the low-carbohydrate diet had lost more weight than subjects on the conventional diet at 3 months (mean [+/-SD], -6.8+/-5.0 vs. -2.7+/-3.7 percent of body weight; P=0.001) and 6 months (-7.0+/-6.5 vs. -3.2+/-5.6 percent of body weight, P=0.02), but the difference at 12 months was not significant (-4.4+/-6.7 vs. -2.5+/-6.3 percent of body weight, P=0.26). After three months, no significant differences were found between the groups in total or low-density lipoprotein cholesterol concentrations. The increase in high-density lipoprotein cholesterol concentrations and the decrease in triglyceride concentrations were greater among subjects on the low-carbohydrate diet than among those on the conventional diet throughout most of the study. Both diets significantly decreased diastolic blood pressure and the insulin response to an oral glucose load. CONCLUSIONS: The low-carbohydrate diet produced a greater weight loss (absolute difference, approximately 4 percent) than did the conventional diet for the first six months, but the differences were not significant at one year. The low-carbohydrate diet was associated with a greater improvement in some risk factors for coronary heart disease. Adherence was poor and attrition was high in both groups. Longer and larger studies are required to determine the long-term safety and efficacy of low-carbohydrate, high-protein, high-fat diets.", "author" : [ { "dropping-particle" : "", "family" : "Foster", "given" : "Gary D", "non-dropping-particle" : "", "parse-names" : false, "suffix" : "" }, { "dropping-particle" : "", "family" : "Wyatt", "given" : "Holly R", "non-dropping-particle" : "", "parse-names" : false, "suffix" : "" }, { "dropping-particle" : "", "family" : "Hill", "given" : "James O", "non-dropping-particle" : "", "parse-names" : false, "suffix" : "" }, { "dropping-particle" : "", "family" : "Mcguckin", "given" : "Brian G", "non-dropping-particle" : "", "parse-names" : false, "suffix" : "" }, { "dropping-particle" : "", "family" : "Brill", "given" : "Carrie", "non-dropping-particle" : "", "parse-names" : false, "suffix" : "" }, { "dropping-particle" : "", "family" : "Mohammed", "given" : "B Selma", "non-dropping-particle" : "", "parse-names" : false, "suffix" : "" }, { "dropping-particle" : "", "family" : "Szapary", "given" : "Philippe O", "non-dropping-particle" : "", "parse-names" : false, "suffix" : "" }, { "dropping-particle" : "", "family" : "Rader", "given" : "Daniel J", "non-dropping-particle" : "", "parse-names" : false, "suffix" : "" }, { "dropping-particle" : "", "family" : "Edman", "given" : "Joel S", "non-dropping-particle" : "", "parse-names" : false, "suffix" : "" }, { "dropping-particle" : "", "family" : "Klein", "given" : "Samuel", "non-dropping-particle" : "", "parse-names" : false, "suffix" : "" }, { "dropping-particle" : "", "family" : "Ed", "given" : "M", "non-dropping-particle" : "", "parse-names" : false, "suffix" : "" }, { "dropping-particle" : "", "family" : "Brill", "given" : "Carrie", "non-dropping-particle" : "", "parse-names" : false, "suffix" : "" }, { "dropping-particle" : "", "family" : "Mohammed", "given" : "B Selma", "non-dropping-particle" : "", "parse-names" : false, "suffix" : "" }, { "dropping-particle" : "", "family" : "Ph", "given" : "D", "non-dropping-particle" : "", "parse-names" : false, "suffix" : "" }, { "dropping-particle" : "", "family" : "Szapary", "given" : "Philippe O", "non-dropping-particle" : "", "parse-names" : false, "suffix" : "" }, { "dropping-particle" : "", "family" : "Rader", "given" : "Daniel J", "non-dropping-particle" : "", "parse-names" : false, "suffix" : "" }, { "dropping-particle" : "", "family" : "Edman", "given" : "Joel S", "non-dropping-particle" : "", "parse-names" : false, "suffix" : "" }, { "dropping-particle" : "", "family" : "Sc", "given" : "D", "non-dropping-particle" : "", "parse-names" : false, "suffix" : "" }, { "dropping-particle" : "", "family" : "Klein", "given" : "Samuel", "non-dropping-particle" : "", "parse-names" : false, "suffix" : "" } ], "container-title" : "The New England journal of medicine", "id" : "ITEM-1", "issue" : "21", "issued" : { "date-parts" : [ [ "2003" ] ] }, "page" : "2082-2090", "title" : "A randomized trial of a low-carbohydrate diet for obesity.", "type" : "article-journal", "volume" : "348" }, "uris" : [ "http://www.mendeley.com/documents/?uuid=6dba80e0-1edf-4867-9a95-3f0a029459c7" ] } ], "mendeley" : { "formattedCitation" : "[45]", "plainTextFormattedCitation" : "[45]", "previouslyFormattedCitation" : "[45]" }, "properties" : { "noteIndex" : 0 }, "schema" : "https://github.com/citation-style-language/schema/raw/master/csl-citation.json" }</w:instrText>
      </w:r>
      <w:r w:rsidR="004A2F25">
        <w:fldChar w:fldCharType="separate"/>
      </w:r>
      <w:r w:rsidR="00926840" w:rsidRPr="00926840">
        <w:rPr>
          <w:noProof/>
        </w:rPr>
        <w:t>[45]</w:t>
      </w:r>
      <w:r w:rsidR="004A2F25">
        <w:fldChar w:fldCharType="end"/>
      </w:r>
      <w:r w:rsidR="004A2F25">
        <w:t xml:space="preserve">, and that </w:t>
      </w:r>
      <w:r w:rsidR="00B1423F">
        <w:t>high protein</w:t>
      </w:r>
      <w:r w:rsidR="004A2F25">
        <w:t xml:space="preserve"> diets also result in smaller reductions in energy expenditure </w:t>
      </w:r>
      <w:r w:rsidR="004A2F25">
        <w:fldChar w:fldCharType="begin" w:fldLock="1"/>
      </w:r>
      <w:r w:rsidR="00921CEC">
        <w:instrText>ADDIN CSL_CITATION { "citationItems" : [ { "id" : "ITEM-1", "itemData" : { "DOI" : "10.1001/jama.2012.6607", "ISBN" : "0098-7484", "ISSN" : "1538-3598", "PMID" : "22735432", "abstract" : "CONTEXT: Reduced energy expenditure following weight loss is thought to contribute to weight gain. However, the effect of dietary composition on energy expenditure during weight-loss maintenance has not been studied.\\n\\nOBJECTIVE: To examine the effects of 3 diets differing widely in macronutrient composition and glycemic load on energy expenditure following weight loss.\\n\\nDESIGN, SETTING, AND PARTICIPANTS: A controlled 3-way crossover design involving 21 overweight and obese young adults conducted at Children's Hospital Boston and Brigham and Women's Hospital, Boston, Massachusetts, between June 16, 2006, and June 21, 2010, with recruitment by newspaper advertisements and postings.\\n\\nINTERVENTION: After achieving 10% to 15% weight loss while consuming a run-in diet, participants consumed an isocaloric low-fat diet (60% of energy from carbohydrate, 20% from fat, 20% from protein; high glycemic load), low-glycemic index diet (40% from carbohydrate, 40% from fat, and 20% from protein; moderate glycemic load), and very low-carbohydrate diet (10% from carbohydrate, 60% from fat, and 30% from protein; low glycemic load) in random order, each for 4 weeks.\\n\\nMAIN OUTCOME MEASURES: Primary outcome was resting energy expenditure (REE), with secondary outcomes of total energy expenditure (TEE), hormone levels, and metabolic syndrome components.\\n\\nRESULTS: Compared with the pre-weight-loss baseline, the decrease in REE was greatest with the low-fat diet (mean [95% CI], -205 [-265 to -144] kcal/d), intermediate with the low-glycemic index diet (-166 [-227 to -106] kcal/d), and least with the very low-carbohydrate diet (-138 [-198 to -77] kcal/d; overall P = .03; P for trend by glycemic load = .009). The decrease in TEE showed a similar pattern (mean [95% CI], -423 [-606 to -239] kcal/d; -297 [-479 to -115] kcal/d; and -97 [-281 to 86] kcal/d, respectively; overall P = .003; P for trend by glycemic load &lt; .001). Hormone levels and metabolic syndrome components also varied during weight maintenance by diet (leptin, P &lt; .001; 24-hour urinary cortisol, P = .005; indexes of peripheral [P = .02] and hepatic [P = .03] insulin sensitivity; high-density lipoprotein [HDL] cholesterol, P &lt; .001; non-HDL cholesterol, P &lt; .001; triglycerides, P &lt; .001; plasminogen activator inhibitor 1, P for trend = .04; and C-reactive protein, P for trend = .05), but no consistent favorable pattern emerged.\\n\\nCONCLUSION: Among overweight and obese young adults compared with pre-weight-lo\u2026", "author" : [ { "dropping-particle" : "", "family" : "Ebbeling", "given" : "Cara B", "non-dropping-particle" : "", "parse-names" : false, "suffix" : "" }, { "dropping-particle" : "", "family" : "Swain", "given" : "Janis F", "non-dropping-particle" : "", "parse-names" : false, "suffix" : "" }, { "dropping-particle" : "", "family" : "Feldman", "given" : "Henry a", "non-dropping-particle" : "", "parse-names" : false, "suffix" : "" }, { "dropping-particle" : "", "family" : "Wong", "given" : "William W", "non-dropping-particle" : "", "parse-names" : false, "suffix" : "" }, { "dropping-particle" : "", "family" : "Hachey", "given" : "David L", "non-dropping-particle" : "", "parse-names" : false, "suffix" : "" }, { "dropping-particle" : "", "family" : "Garcia-Lago", "given" : "Erica", "non-dropping-particle" : "", "parse-names" : false, "suffix" : "" }, { "dropping-particle" : "", "family" : "Ludwig", "given" : "David S", "non-dropping-particle" : "", "parse-names" : false, "suffix" : "" } ], "container-title" : "JAMA : the journal of the American Medical Association", "id" : "ITEM-1", "issue" : "24", "issued" : { "date-parts" : [ [ "2012" ] ] }, "page" : "2627-34", "title" : "Effects of dietary composition on energy expenditure during weight-loss maintenance.", "type" : "article-journal", "volume" : "307" }, "uris" : [ "http://www.mendeley.com/documents/?uuid=2a59134f-1fb4-41e2-978b-eae32a47c4e0" ] } ], "mendeley" : { "formattedCitation" : "[6]", "plainTextFormattedCitation" : "[6]", "previouslyFormattedCitation" : "[6]" }, "properties" : { "noteIndex" : 0 }, "schema" : "https://github.com/citation-style-language/schema/raw/master/csl-citation.json" }</w:instrText>
      </w:r>
      <w:r w:rsidR="004A2F25">
        <w:fldChar w:fldCharType="separate"/>
      </w:r>
      <w:r w:rsidR="00974B1E" w:rsidRPr="00974B1E">
        <w:rPr>
          <w:noProof/>
        </w:rPr>
        <w:t>[6]</w:t>
      </w:r>
      <w:r w:rsidR="004A2F25">
        <w:fldChar w:fldCharType="end"/>
      </w:r>
      <w:r w:rsidR="004A2F25">
        <w:t xml:space="preserve">.  </w:t>
      </w:r>
      <w:r w:rsidR="00A10EEA">
        <w:t xml:space="preserve">A comparison of low-carbohydrate and low-fat calorie restricted diets (with equal protein intake) showed </w:t>
      </w:r>
      <w:r w:rsidR="00B1423F">
        <w:t>similar</w:t>
      </w:r>
      <w:r w:rsidR="00A10EEA">
        <w:t xml:space="preserve"> reductions of energy expenditure, consistent with a key role for protein </w:t>
      </w:r>
      <w:r w:rsidR="00B1423F">
        <w:t xml:space="preserve">in maintaining elevated energy expenditure during weight loss </w:t>
      </w:r>
      <w:r w:rsidR="00A10EEA">
        <w:fldChar w:fldCharType="begin" w:fldLock="1"/>
      </w:r>
      <w:r w:rsidR="00921CEC">
        <w:instrText>ADDIN CSL_CITATION { "citationItems" : [ { "id" : "ITEM-1", "itemData" : { "DOI" : "10.1016/j.cmet.2015.07.021", "ISBN" : "1550-4131", "ISSN" : "15504131", "PMID" : "26278052", "abstract" : "Dietary carbohydrate restriction has been purported to cause endocrine adaptations that promote body fat loss more than dietary fat restriction. We selectively restricted dietary carbohydrate versus fat for 6 days following a 5-day baseline diet in 19 adults with obesity confined to a metabolic ward where they exercised daily. Subjects received both isocaloric diets in random order during each of two inpatient stays. Body fat loss was calculated as the difference between daily fat intake and net fat oxidation measured while residing in a metabolic chamber. Whereas carbohydrate restriction led to sustained increases in fat oxidation and loss of 53 \u00b1 6 g/day of body fat, fat oxidation was unchanged by fat restriction, leading to 89 \u00b1 6 g/day of fat loss, and was significantly greater than carbohydrate restriction (p = 0.002). Mathematical model simulations agreed with these data, but predicted that the body acts to minimize body fat differences with prolonged isocaloric diets varying in carbohydrate and fat.", "author" : [ { "dropping-particle" : "", "family" : "Hall", "given" : "Kevin D.", "non-dropping-particle" : "", "parse-names" : false, "suffix" : "" }, { "dropping-particle" : "", "family" : "Bemis", "given" : "Thomas", "non-dropping-particle" : "", "parse-names" : false, "suffix" : "" }, { "dropping-particle" : "", "family" : "Brychta", "given" : "Robert J.", "non-dropping-particle" : "", "parse-names" : false, "suffix" : "" }, { "dropping-particle" : "", "family" : "Chen", "given" : "Kong Y.", "non-dropping-particle" : "", "parse-names" : false, "suffix" : "" }, { "dropping-particle" : "", "family" : "Courville", "given" : "Amber", "non-dropping-particle" : "", "parse-names" : false, "suffix" : "" }, { "dropping-particle" : "", "family" : "Crayner", "given" : "Emma J.", "non-dropping-particle" : "", "parse-names" : false, "suffix" : "" }, { "dropping-particle" : "", "family" : "Goodwin", "given" : "Stephanie", "non-dropping-particle" : "", "parse-names" : false, "suffix" : "" }, { "dropping-particle" : "", "family" : "Guo", "given" : "Juen", "non-dropping-particle" : "", "parse-names" : false, "suffix" : "" }, { "dropping-particle" : "", "family" : "Howard", "given" : "Lilian", "non-dropping-particle" : "", "parse-names" : false, "suffix" : "" }, { "dropping-particle" : "", "family" : "Knuth", "given" : "Nicolas D.", "non-dropping-particle" : "", "parse-names" : false, "suffix" : "" }, { "dropping-particle" : "V.", "family" : "Miller", "given" : "Bernard", "non-dropping-particle" : "", "parse-names" : false, "suffix" : "" }, { "dropping-particle" : "", "family" : "Prado", "given" : "Carla M.", "non-dropping-particle" : "", "parse-names" : false, "suffix" : "" }, { "dropping-particle" : "", "family" : "Siervo", "given" : "Mario", "non-dropping-particle" : "", "parse-names" : false, "suffix" : "" }, { "dropping-particle" : "", "family" : "Skarulis", "given" : "Monica C.", "non-dropping-particle" : "", "parse-names" : false, "suffix" : "" }, { "dropping-particle" : "", "family" : "Walter", "given" : "Mary", "non-dropping-particle" : "", "parse-names" : false, "suffix" : "" }, { "dropping-particle" : "", "family" : "Walter", "given" : "Peter J.", "non-dropping-particle" : "", "parse-names" : false, "suffix" : "" }, { "dropping-particle" : "", "family" : "Yannai", "given" : "Laura", "non-dropping-particle" : "", "parse-names" : false, "suffix" : "" } ], "container-title" : "Cell Metabolism", "id" : "ITEM-1", "issue" : "3", "issued" : { "date-parts" : [ [ "2015" ] ] }, "page" : "427-436", "publisher" : "Elsevier Inc.", "title" : "Calorie for Calorie, Dietary Fat Restriction Results in More Body Fat Loss than Carbohydrate Restriction in People with Obesity", "type" : "article-journal", "volume" : "22" }, "uris" : [ "http://www.mendeley.com/documents/?uuid=601c1866-32b3-460f-987e-ccd2ac7fdb7e" ] } ], "mendeley" : { "formattedCitation" : "[46]", "plainTextFormattedCitation" : "[46]", "previouslyFormattedCitation" : "[46]" }, "properties" : { "noteIndex" : 0 }, "schema" : "https://github.com/citation-style-language/schema/raw/master/csl-citation.json" }</w:instrText>
      </w:r>
      <w:r w:rsidR="00A10EEA">
        <w:fldChar w:fldCharType="separate"/>
      </w:r>
      <w:r w:rsidR="00926840" w:rsidRPr="00926840">
        <w:rPr>
          <w:noProof/>
        </w:rPr>
        <w:t>[46]</w:t>
      </w:r>
      <w:r w:rsidR="00A10EEA">
        <w:fldChar w:fldCharType="end"/>
      </w:r>
      <w:r w:rsidR="00A10EEA">
        <w:t xml:space="preserve">.  </w:t>
      </w:r>
      <w:r w:rsidR="004A2F25">
        <w:t xml:space="preserve">Similarly, overfeeding studies have shown that </w:t>
      </w:r>
      <w:r w:rsidR="00B1423F">
        <w:t>over-feeding</w:t>
      </w:r>
      <w:r w:rsidR="00504B90">
        <w:t xml:space="preserve"> induced increases in </w:t>
      </w:r>
      <w:r w:rsidR="004A2F25">
        <w:t xml:space="preserve">energy expenditure </w:t>
      </w:r>
      <w:r w:rsidR="00504B90">
        <w:t>are even more pronounced</w:t>
      </w:r>
      <w:r w:rsidR="004A2F25">
        <w:t xml:space="preserve"> when the diets are high in protein </w:t>
      </w:r>
      <w:r w:rsidR="004A2F25">
        <w:fldChar w:fldCharType="begin" w:fldLock="1"/>
      </w:r>
      <w:r w:rsidR="00882B61">
        <w:instrText>ADDIN CSL_CITATION { "citationItems" : [ { "id" : "ITEM-1", "itemData" : { "DOI" : "10.1001/jama.2011.1918", "ISSN" : "1538-3598", "PMID" : "22215165", "abstract" : "CONTEXT: The role of diet composition in response to overeating and energy dissipation in humans is unclear. OBJECTIVE: To evaluate the effects of overconsumption of low, normal, and high protein diets on weight gain, energy expenditure, and body composition. DESIGN, SETTING, AND PARTICIPANTS: A single-blind, randomized controlled trial of 25 US healthy, weight-stable male and female volunteers, aged 18 to 35 years with a body mass index between 19 and 30. The first participant was admitted to the inpatient metabolic unit in June 2005 and the last in October 2007. INTERVENTION: After consuming a weight-stabilizing diet for 13 to 25 days, participants were randomized to diets containing 5% of energy from protein (low protein), 15% (normal protein), or 25% (high protein), which they were overfed during the last 8 weeks of their 10- to 12-week stay in the inpatient metabolic unit. Compared with energy intake during the weight stabilization period, the protein diets provided approximately 40% more energy intake, which corresponds to 954 kcal/d (95% CI, 884-1022 kcal/d). MAIN OUTCOME MEASURES: Body composition was measured by dual-energy x-ray absorptiometry biweekly, resting energy expenditure was measured weekly by ventilated hood, and total energy expenditure by doubly labeled water prior to the overeating and weight stabilization periods and at weeks 7 to 8. RESULTS: Overeating produced significantly less weight gain in the low protein diet group (3.16 kg; 95% CI, 1.88-4.44 kg) compared with the normal protein diet group (6.05 kg; 95% CI, 4.84-7.26 kg) or the high protein diet group (6.51 kg; 95% CI, 5.23-7.79 kg) (P = .002). Body fat increased similarly in all 3 protein diet groups and represented 50% to more than 90% of the excess stored calories. Resting energy expenditure, total energy expenditure, and body protein did not increase during overfeeding with the low protein diet. In contrast, resting energy expenditure (normal protein diet: 160 kcal/d [95% CI, 102-218 kcal/d]; high protein diet: 227 kcal/d [95% CI, 165-289 kcal/d]) and body protein (lean body mass) (normal protein diet: 2.87 kg [95% CI, 2.11-3.62 kg]; high protein diet: 3.18 kg [95% CI, 2.37-3.98 kg]) increased significantly with the normal and high protein diets. CONCLUSIONS: Among persons living in a controlled setting, calories alone account for the increase in fat; protein affected energy expenditure and storage of lean body mass, but not body fat storage. TRIAL REGISTRATION: clinic\u2026", "author" : [ { "dropping-particle" : "", "family" : "Bray", "given" : "George A", "non-dropping-particle" : "", "parse-names" : false, "suffix" : "" }, { "dropping-particle" : "", "family" : "Smith", "given" : "Steven R", "non-dropping-particle" : "", "parse-names" : false, "suffix" : "" }, { "dropping-particle" : "", "family" : "Jonge", "given" : "Lilian", "non-dropping-particle" : "de", "parse-names" : false, "suffix" : "" }, { "dropping-particle" : "", "family" : "Xie", "given" : "Hui", "non-dropping-particle" : "", "parse-names" : false, "suffix" : "" }, { "dropping-particle" : "", "family" : "Rood", "given" : "Jennifer", "non-dropping-particle" : "", "parse-names" : false, "suffix" : "" }, { "dropping-particle" : "", "family" : "Martin", "given" : "Corby K", "non-dropping-particle" : "", "parse-names" : false, "suffix" : "" }, { "dropping-particle" : "", "family" : "Most", "given" : "Marlene", "non-dropping-particle" : "", "parse-names" : false, "suffix" : "" }, { "dropping-particle" : "", "family" : "Brock", "given" : "Courtney", "non-dropping-particle" : "", "parse-names" : false, "suffix" : "" }, { "dropping-particle" : "", "family" : "Mancuso", "given" : "Susan", "non-dropping-particle" : "", "parse-names" : false, "suffix" : "" }, { "dropping-particle" : "", "family" : "Redman", "given" : "Leanne M", "non-dropping-particle" : "", "parse-names" : false, "suffix" : "" } ], "container-title" : "JAMA : the journal of the American Medical Association", "id" : "ITEM-1", "issue" : "1", "issued" : { "date-parts" : [ [ "2012", "1", "4" ] ] }, "page" : "47-55", "publisher" : "Am Med Assoc", "title" : "Effect of dietary protein content on weight gain, energy expenditure, and body composition during overeating: a randomized controlled trial.", "type" : "article-journal", "volume" : "307" }, "uris" : [ "http://www.mendeley.com/documents/?uuid=4241f66f-dad6-4153-9bb2-976b923b7358" ] }, { "id" : "ITEM-2", "itemData" : { "DOI" : "10.3945/ajcn.114.091769", "ISSN" : "0002-9165", "author" : [ { "dropping-particle" : "", "family" : "Bray", "given" : "George A", "non-dropping-particle" : "", "parse-names" : false, "suffix" : "" }, { "dropping-particle" : "", "family" : "Redman", "given" : "L. M.", "non-dropping-particle" : "", "parse-names" : false, "suffix" : "" }, { "dropping-particle" : "", "family" : "Jonge", "given" : "L.", "non-dropping-particle" : "de", "parse-names" : false, "suffix" : "" }, { "dropping-particle" : "", "family" : "Covington", "given" : "Jeffrey D.", "non-dropping-particle" : "", "parse-names" : false, "suffix" : "" }, { "dropping-particle" : "", "family" : "Rood", "given" : "Jennifer", "non-dropping-particle" : "", "parse-names" : false, "suffix" : "" }, { "dropping-particle" : "", "family" : "Brock", "given" : "Courtney", "non-dropping-particle" : "", "parse-names" : false, "suffix" : "" }, { "dropping-particle" : "", "family" : "Mancuso", "given" : "Susan", "non-dropping-particle" : "", "parse-names" : false, "suffix" : "" }, { "dropping-particle" : "", "family" : "Martin", "given" : "Corby K", "non-dropping-particle" : "", "parse-names" : false, "suffix" : "" }, { "dropping-particle" : "", "family" : "Smith", "given" : "Steven R", "non-dropping-particle" : "", "parse-names" : false, "suffix" : "" } ], "container-title" : "American Journal of Clinical Nutrition", "id" : "ITEM-2", "issue" : "3", "issued" : { "date-parts" : [ [ "2015", "3", "1" ] ] }, "page" : "496-505", "title" : "Effect of protein overfeeding on energy expenditure measured in a metabolic chamber", "type" : "article-journal", "volume" : "101" }, "uris" : [ "http://www.mendeley.com/documents/?uuid=153d239f-cea8-4b24-b4aa-bedd6a933e82" ] } ], "mendeley" : { "formattedCitation" : "[5,47]", "plainTextFormattedCitation" : "[5,47]", "previouslyFormattedCitation" : "[5,47]" }, "properties" : { "noteIndex" : 0 }, "schema" : "https://github.com/citation-style-language/schema/raw/master/csl-citation.json" }</w:instrText>
      </w:r>
      <w:r w:rsidR="004A2F25">
        <w:fldChar w:fldCharType="separate"/>
      </w:r>
      <w:r w:rsidR="00921CEC" w:rsidRPr="00921CEC">
        <w:rPr>
          <w:noProof/>
        </w:rPr>
        <w:t>[5,47]</w:t>
      </w:r>
      <w:r w:rsidR="004A2F25">
        <w:fldChar w:fldCharType="end"/>
      </w:r>
      <w:r w:rsidR="004A2F25">
        <w:t>.</w:t>
      </w:r>
      <w:r w:rsidR="007B0A52">
        <w:t xml:space="preserve">  It is unlikely that brown adipose tissue mediates these effects as there is no increase in brown adipose tissue oxygen consumption in response to HFD </w:t>
      </w:r>
      <w:r w:rsidR="007B0A52">
        <w:fldChar w:fldCharType="begin" w:fldLock="1"/>
      </w:r>
      <w:r w:rsidR="00CD1EC4">
        <w:instrText>ADDIN CSL_CITATION { "citationItems" : [ { "id" : "ITEM-1", "itemData" : { "ISSN" : "0008-4212", "PMID" : "3242772", "abstract" : "Young male Sprague-Dawley rats were induced to overeat (approximately 45%) by provision of a \"cafeteria\" (CAF) diet of palatable human foods. Normophagic rats fed a commercial chow or a semisynthetic diet served as controls. The CAF rats exhibited (a) the reduced food efficiency and the propranolol-inhibitable elevation in resting metabolic rate (resting VO2) that are indicative of a facultative diet-induced thermogenesis (DIT) by which excess energy gain is resisted, and (b) certain changes in brown adipose tissue (BAT) that are among those taken as evidence for BAT as the effector of DIT, e.g., increased protein content and increased mitochondrial binding of GDP. To assess directly and quantitatively the contribution by BAT to the elevation in VO2 (apparent DIT) of the CAF rats, BAT O2 consumption was determined (Fick principle) from measurements of tissue blood flow (microsphere method) and the arteriovenous difference in blood O2 across interscapular BAT (IBAT). To obtain the measurements, the animals were fitted under halothane anesthesia with vascular cannulas for intraventricular injection of microspheres and sampling of arterial blood and the venous effluent of IBAT. After recovery from anesthesia and rewarming to normal body temperature the animals were placed singly in a temperature-controlled metabolic chamber and the measurements, which also included determination of resting VO2, were made 1.5-2 h later about 11:30 h. As determined from measurements made at 28 degrees C (thermoneutrality) mean values of resting VO2 for the cannulated rats were unchanged from those of intact (unoperated) CAF or control rats.(ABSTRACT TRUNCATED AT 250 WORDS)", "author" : [ { "dropping-particle" : "", "family" : "Ma", "given" : "S W", "non-dropping-particle" : "", "parse-names" : false, "suffix" : "" }, { "dropping-particle" : "", "family" : "Foster", "given" : "D O", "non-dropping-particle" : "", "parse-names" : false, "suffix" : "" }, { "dropping-particle" : "", "family" : "Nadeau", "given" : "B E", "non-dropping-particle" : "", "parse-names" : false, "suffix" : "" }, { "dropping-particle" : "", "family" : "Triandafillou", "given" : "J", "non-dropping-particle" : "", "parse-names" : false, "suffix" : "" } ], "container-title" : "Canadian journal of physiology and pharmacology", "id" : "ITEM-1", "issue" : "11", "issued" : { "date-parts" : [ [ "1988", "11" ] ] }, "page" : "1347-54", "title" : "Absence of increased oxygen consumption in brown adipose tissue of rats exhibiting \"cafeteria\" diet-induced thermogenesis.", "type" : "article-journal", "volume" : "66" }, "uris" : [ "http://www.mendeley.com/documents/?uuid=ebbb1049-cf54-42e8-a741-7fe8caa0d270" ] } ], "mendeley" : { "formattedCitation" : "[48]", "plainTextFormattedCitation" : "[48]", "previouslyFormattedCitation" : "[48]" }, "properties" : { "noteIndex" : 0 }, "schema" : "https://github.com/citation-style-language/schema/raw/master/csl-citation.json" }</w:instrText>
      </w:r>
      <w:r w:rsidR="007B0A52">
        <w:fldChar w:fldCharType="separate"/>
      </w:r>
      <w:r w:rsidR="007B0A52" w:rsidRPr="007B0A52">
        <w:rPr>
          <w:noProof/>
        </w:rPr>
        <w:t>[48]</w:t>
      </w:r>
      <w:r w:rsidR="007B0A52">
        <w:fldChar w:fldCharType="end"/>
      </w:r>
      <w:r w:rsidR="007B0A52">
        <w:t xml:space="preserve">, nor is HFD-induced energy expenditure impaired in </w:t>
      </w:r>
      <w:r w:rsidR="007B0A52">
        <w:rPr>
          <w:i/>
        </w:rPr>
        <w:t>Ucp1</w:t>
      </w:r>
      <w:r w:rsidR="007B0A52">
        <w:t xml:space="preserve"> knockout mice </w:t>
      </w:r>
      <w:r w:rsidR="007B0A52">
        <w:fldChar w:fldCharType="begin" w:fldLock="1"/>
      </w:r>
      <w:r w:rsidR="00CD1EC4">
        <w:instrText>ADDIN CSL_CITATION { "citationItems" : [ { "id" : "ITEM-1", "itemData" : { "DOI" : "10.1074/jbc.M804268200", "ISBN" : "0021-9258", "ISSN" : "0021-9258", "PMID" : "18678870", "abstract" : "Our current paradigm for obesity assumes that reduced thermogenic capacity increases susceptibility to obesity, whereas enhanced thermogenic capacity protects against obesity. Here we report that elimination of two major thermogenic pathways encoded by the mitochondrial uncoupling protein (Ucp1) and mitochondrial glycerol-3-phosphate dehydrogenase (Gdm) result in mice with increased resistance to diet-induced obesity when housed at 28 degrees C, provided prior adaptation occurred at 20 degrees C. Obesity resistant Gdm(-/-).Ucp1(-/-) mice maintained at 28 degrees C have increased energy expenditure, in part through conversion of white to brown adipocytes in inguinal fat. Increased oxygen consumption in inguinal fat cell suspensions and the up-regulation of genes of mitochondrial function and fat metabolism indicated increased thermogenic activity, despite the absence of UCP1, whereas liver and skeletal muscle showed no changes in gene expression. Additionally, comparisons of energy expenditure in UCP1-deficient and wild type mice fed an obesogenic diet indicates that UCP1-based brown fat-based thermogenesis plays no role in so-called diet-induced thermogenesis. Accordingly, a new paradigm for obesity emerges in which the inactivation of major thermogenic pathways force the induction of alternative pathways that increase metabolic inefficiency.", "author" : [ { "dropping-particle" : "", "family" : "Anunciado-Koza", "given" : "Rea", "non-dropping-particle" : "", "parse-names" : false, "suffix" : "" }, { "dropping-particle" : "", "family" : "Ukropec", "given" : "Jozef", "non-dropping-particle" : "", "parse-names" : false, "suffix" : "" }, { "dropping-particle" : "", "family" : "Koza", "given" : "Robert a", "non-dropping-particle" : "", "parse-names" : false, "suffix" : "" }, { "dropping-particle" : "", "family" : "Kozak", "given" : "Leslie P.", "non-dropping-particle" : "", "parse-names" : false, "suffix" : "" } ], "container-title" : "The Journal of biological chemistry", "id" : "ITEM-1", "issue" : "41", "issued" : { "date-parts" : [ [ "2008" ] ] }, "page" : "27688-97", "title" : "Inactivation of UCP1 and the glycerol phosphate cycle synergistically increases energy expenditure to resist diet-induced obesity.", "type" : "article-journal", "volume" : "283" }, "uris" : [ "http://www.mendeley.com/documents/?uuid=00985014-9612-486a-9e3b-b3e77aae5847" ] } ], "mendeley" : { "formattedCitation" : "[49]", "plainTextFormattedCitation" : "[49]", "previouslyFormattedCitation" : "[49]" }, "properties" : { "noteIndex" : 0 }, "schema" : "https://github.com/citation-style-language/schema/raw/master/csl-citation.json" }</w:instrText>
      </w:r>
      <w:r w:rsidR="007B0A52">
        <w:fldChar w:fldCharType="separate"/>
      </w:r>
      <w:r w:rsidR="007B0A52" w:rsidRPr="007B0A52">
        <w:rPr>
          <w:noProof/>
        </w:rPr>
        <w:t>[49]</w:t>
      </w:r>
      <w:r w:rsidR="007B0A52">
        <w:fldChar w:fldCharType="end"/>
      </w:r>
      <w:r w:rsidR="007B0A52">
        <w:t>.</w:t>
      </w:r>
    </w:p>
    <w:p w14:paraId="20FE2733" w14:textId="77777777" w:rsidR="003F5FAC" w:rsidRDefault="003F5FAC" w:rsidP="007D1A22"/>
    <w:p w14:paraId="1319FE07" w14:textId="3AE7C6EC" w:rsidR="00926840" w:rsidRPr="00926840" w:rsidRDefault="0045183A" w:rsidP="007D1A22">
      <w:r>
        <w:t>Our</w:t>
      </w:r>
      <w:r w:rsidR="003F5FAC">
        <w:t xml:space="preserve"> identification of </w:t>
      </w:r>
      <w:r w:rsidR="00E522BC">
        <w:t xml:space="preserve">skeletal muscle </w:t>
      </w:r>
      <w:r w:rsidR="003F5FAC">
        <w:t xml:space="preserve">mTORC1 as </w:t>
      </w:r>
      <w:r w:rsidR="00E522BC">
        <w:t xml:space="preserve">an anti-obesegenic provides a potential mechanism by which over-feeding can cause increases in energy expenditure.  </w:t>
      </w:r>
      <w:r w:rsidR="00373D35">
        <w:t xml:space="preserve">Our findings are consistent with the hypothesis that nutrient excess generally, and high protein feeding specifically may function via mTORC1-dependent changes in muscle oxidation, but do not preclude the role of other tissues and molecular targets that may underlie the increases in energy expenditure </w:t>
      </w:r>
      <w:r w:rsidR="00DA21D3">
        <w:t>that accompany high protein diets</w:t>
      </w:r>
      <w:r w:rsidR="00921CEC">
        <w:t xml:space="preserve"> (reviewed in </w:t>
      </w:r>
      <w:r w:rsidR="00921CEC">
        <w:fldChar w:fldCharType="begin" w:fldLock="1"/>
      </w:r>
      <w:r w:rsidR="00882B61">
        <w:instrText>ADDIN CSL_CITATION { "citationItems" : [ { "id" : "ITEM-1", "itemData" : { "DOI" : "10.1080/07315724.2004.10719381", "ISBN" : "0731-5724", "ISSN" : "0731-5724", "PMID" : "15466943", "abstract" : "For years, proponents of some fad diets have claimed that higher amounts of protein facilitate weight loss. Only in recent years have studies begun to examine the effects of high protein diets on energy expenditure, subsequent energy intake and weight loss as compared to lower protein diets. In this study, we conducted a systematic review of randomized investigations on the effects of high protein diets on dietary thermogenesis, satiety, body weight and fat loss. There is convincing evidence that a higher protein intake increases thermogenesis and satiety compared to diets of lower protein content. The weight of evidence also suggests that high protein meals lead to a reduced subsequent energy intake. Some evidence suggests that diets higher in protein result in an increased weight loss and fat loss as compared to diets lower in protein, but findings have not been consistent. In dietary practice, it may be beneficial to partially replace refined carbohydrate with protein sources that are low in saturated fat. Although recent evidence supports potential benefit, rigorous longer-term studies are needed to investigate the effects of high protein diets on weight loss and weight maintenance.", "author" : [ { "dropping-particle" : "", "family" : "Halton", "given" : "Thomas L", "non-dropping-particle" : "", "parse-names" : false, "suffix" : "" }, { "dropping-particle" : "", "family" : "Hu", "given" : "Frank B", "non-dropping-particle" : "", "parse-names" : false, "suffix" : "" } ], "container-title" : "Journal of the American College of Nutrition", "id" : "ITEM-1", "issue" : "5", "issued" : { "date-parts" : [ [ "2004" ] ] }, "page" : "373-385", "title" : "The effects of high protein diets on thermogenesis, satiety and weight loss: a critical review.", "type" : "article-journal", "volume" : "23" }, "uris" : [ "http://www.mendeley.com/documents/?uuid=8b75f4bf-eeb6-49a9-9683-4e6248518aa6" ] } ], "mendeley" : { "formattedCitation" : "[50]", "plainTextFormattedCitation" : "[50]", "previouslyFormattedCitation" : "[50]" }, "properties" : { "noteIndex" : 0 }, "schema" : "https://github.com/citation-style-language/schema/raw/master/csl-citation.json" }</w:instrText>
      </w:r>
      <w:r w:rsidR="00921CEC">
        <w:fldChar w:fldCharType="separate"/>
      </w:r>
      <w:r w:rsidR="00921CEC" w:rsidRPr="00921CEC">
        <w:rPr>
          <w:noProof/>
        </w:rPr>
        <w:t>[50]</w:t>
      </w:r>
      <w:r w:rsidR="00921CEC">
        <w:fldChar w:fldCharType="end"/>
      </w:r>
      <w:r w:rsidR="00921CEC">
        <w:t>)</w:t>
      </w:r>
      <w:r w:rsidR="00373D35">
        <w:t xml:space="preserve">.  </w:t>
      </w:r>
      <w:r w:rsidR="00E522BC">
        <w:t xml:space="preserve">While the direct mechanisms by which mTORC1 increases energy expenditure have not yet been identified, our data are congruent with previous reports showing that activation of mTORC1 in muscle results in </w:t>
      </w:r>
      <w:r w:rsidR="00B83F46">
        <w:t xml:space="preserve">elevated mitochondrial biogenesis in fibroblasts </w:t>
      </w:r>
      <w:r w:rsidR="00B83F46">
        <w:fldChar w:fldCharType="begin" w:fldLock="1"/>
      </w:r>
      <w:r w:rsidR="00882B61">
        <w:instrText>ADDIN CSL_CITATION { "citationItems" : [ { "id" : "ITEM-1", "itemData" : { "DOI" : "10.1016/j.cmet.2013.10.001", "ISBN" : "1932-7420 (Electronic)\\r1550-4131 (Linking)", "ISSN" : "15504131", "PMID" : "24206664", "abstract" : "mRNA translation is thought to be the most energy-consuming process in the cell. Translation and energy metabolism are dysregulated in a variety of diseases including cancer, diabetes, and heart disease. However, the mechanisms that coordinate translation and energy metabolism in mammals remain largely unknown. The mechanistic/mammalian target of rapamycin complex 1 (mTORC1) stimulates mRNA translation and other anabolic processes. We demonstrate that mTORC1 controls mitochondrial activity and biogenesis by selectively promoting translation of nucleus-encoded mitochondria-related mRNAs via inhibition of the eukaryotic translation initiation factor 4E (eIF4E)-binding proteins (4E-BPs). Stimulating the translation of nucleus-encoded mitochondria-related mRNAs engenders an increase in ATP production capacity, a required energy source for translation. These findings establish a feed-forward loop that links mRNA translation to oxidative phosphorylation, thereby providing a key mechanism linking aberrant mTOR signaling to conditions of abnormal cellular energy metabolism such as neoplasia and insulin resistance. \u00a9 2013 Elsevier Inc.", "author" : [ { "dropping-particle" : "", "family" : "Morita", "given" : "Masahiro", "non-dropping-particle" : "", "parse-names" : false, "suffix" : "" }, { "dropping-particle" : "", "family" : "Gravel", "given" : "Simon Pierre", "non-dropping-particle" : "", "parse-names" : false, "suffix" : "" }, { "dropping-particle" : "", "family" : "Ch\u00e9nard", "given" : "Val\u00e9rie", "non-dropping-particle" : "", "parse-names" : false, "suffix" : "" }, { "dropping-particle" : "", "family" : "Sikstr\u00f6m", "given" : "Kristina", "non-dropping-particle" : "", "parse-names" : false, "suffix" : "" }, { "dropping-particle" : "", "family" : "Zheng", "given" : "Liang", "non-dropping-particle" : "", "parse-names" : false, "suffix" : "" }, { "dropping-particle" : "", "family" : "Alain", "given" : "Tommy", "non-dropping-particle" : "", "parse-names" : false, "suffix" : "" }, { "dropping-particle" : "", "family" : "Gandin", "given" : "Valentina", "non-dropping-particle" : "", "parse-names" : false, "suffix" : "" }, { "dropping-particle" : "", "family" : "Avizonis", "given" : "Daina", "non-dropping-particle" : "", "parse-names" : false, "suffix" : "" }, { "dropping-particle" : "", "family" : "Arguello", "given" : "Meztli", "non-dropping-particle" : "", "parse-names" : false, "suffix" : "" }, { "dropping-particle" : "", "family" : "Zakaria", "given" : "Chadi", "non-dropping-particle" : "", "parse-names" : false, "suffix" : "" }, { "dropping-particle" : "", "family" : "McLaughlan", "given" : "Shannon", "non-dropping-particle" : "", "parse-names" : false, "suffix" : "" }, { "dropping-particle" : "", "family" : "Nouet", "given" : "Yann", "non-dropping-particle" : "", "parse-names" : false, "suffix" : "" }, { "dropping-particle" : "", "family" : "Pause", "given" : "Arnim", "non-dropping-particle" : "", "parse-names" : false, "suffix" : "" }, { "dropping-particle" : "", "family" : "Pollak", "given" : "Michael", "non-dropping-particle" : "", "parse-names" : false, "suffix" : "" }, { "dropping-particle" : "", "family" : "Gottlieb", "given" : "Eyal", "non-dropping-particle" : "", "parse-names" : false, "suffix" : "" }, { "dropping-particle" : "", "family" : "Larsson", "given" : "Ola", "non-dropping-particle" : "", "parse-names" : false, "suffix" : "" }, { "dropping-particle" : "", "family" : "St-Pierre", "given" : "Julie", "non-dropping-particle" : "", "parse-names" : false, "suffix" : "" }, { "dropping-particle" : "", "family" : "Topisirovic", "given" : "Ivan", "non-dropping-particle" : "", "parse-names" : false, "suffix" : "" }, { "dropping-particle" : "", "family" : "Sonenberg", "given" : "Nahum", "non-dropping-particle" : "", "parse-names" : false, "suffix" : "" } ], "container-title" : "Cell Metabolism", "id" : "ITEM-1", "issue" : "5", "issued" : { "date-parts" : [ [ "2013" ] ] }, "page" : "698-711", "title" : "MTORC1 controls mitochondrial activity and biogenesis through 4E-BP-dependent translational regulation", "type" : "article-journal", "volume" : "18" }, "uris" : [ "http://www.mendeley.com/documents/?uuid=24d6642f-690f-4082-bad5-3b4f9fe7fa1f" ] } ], "mendeley" : { "formattedCitation" : "[51]", "plainTextFormattedCitation" : "[51]", "previouslyFormattedCitation" : "[51]" }, "properties" : { "noteIndex" : 0 }, "schema" : "https://github.com/citation-style-language/schema/raw/master/csl-citation.json" }</w:instrText>
      </w:r>
      <w:r w:rsidR="00B83F46">
        <w:fldChar w:fldCharType="separate"/>
      </w:r>
      <w:r w:rsidR="00921CEC" w:rsidRPr="00921CEC">
        <w:rPr>
          <w:noProof/>
        </w:rPr>
        <w:t>[51]</w:t>
      </w:r>
      <w:r w:rsidR="00B83F46">
        <w:fldChar w:fldCharType="end"/>
      </w:r>
      <w:r w:rsidR="00B83F46">
        <w:t xml:space="preserve"> and an increase in</w:t>
      </w:r>
      <w:r w:rsidR="00E522BC">
        <w:t xml:space="preserve"> oxidative </w:t>
      </w:r>
      <w:r w:rsidR="00B83F46">
        <w:t xml:space="preserve">muscle </w:t>
      </w:r>
      <w:r w:rsidR="00E522BC">
        <w:t>fiber</w:t>
      </w:r>
      <w:r w:rsidR="00B83F46">
        <w:t>s</w:t>
      </w:r>
      <w:r w:rsidR="00E522BC">
        <w:t xml:space="preserve"> </w:t>
      </w:r>
      <w:r w:rsidR="00B83F46">
        <w:fldChar w:fldCharType="begin" w:fldLock="1"/>
      </w:r>
      <w:r w:rsidR="00921CEC">
        <w:instrText>ADDIN CSL_CITATION { "citationItems" : [ { "id" : "ITEM-1", "itemData" : { "DOI" : "10.1186/2044-5040-3-6", "ISSN" : "2044-5040", "PMID" : "23497627", "abstract" : "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u03b1,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u2026", "author" : [ { "dropping-particle" : "", "family" : "Bentzinger", "given" : "C Florian", "non-dropping-particle" : "", "parse-names" : false, "suffix" : "" }, { "dropping-particle" : "", "family" : "Lin", "given" : "Shuo", "non-dropping-particle" : "", "parse-names" : false, "suffix" : "" }, { "dropping-particle" : "", "family" : "Romanino", "given" : "Klaas", "non-dropping-particle" : "", "parse-names" : false, "suffix" : "" }, { "dropping-particle" : "", "family" : "Castets", "given" : "Perrine", "non-dropping-particle" : "", "parse-names" : false, "suffix" : "" }, { "dropping-particle" : "", "family" : "Guridi", "given" : "Maitea", "non-dropping-particle" : "", "parse-names" : false, "suffix" : "" }, { "dropping-particle" : "", "family" : "Summermatter", "given" : "Serge", "non-dropping-particle" : "", "parse-names" : false, "suffix" : "" }, { "dropping-particle" : "", "family" : "Handschin", "given" : "Christoph", "non-dropping-particle" : "", "parse-names" : false, "suffix" : "" }, { "dropping-particle" : "", "family" : "Tintignac", "given" : "Lionel A.", "non-dropping-particle" : "", "parse-names" : false, "suffix" : "" }, { "dropping-particle" : "", "family" : "Hall", "given" : "Michael N.", "non-dropping-particle" : "", "parse-names" : false, "suffix" : "" }, { "dropping-particle" : "", "family" : "R\u00fcegg", "given" : "Markus\u00a0A.", "non-dropping-particle" : "", "parse-names" : false, "suffix" : "" } ], "container-title" : "Skeletal muscle", "id" : "ITEM-1", "issue" : "1", "issued" : { "date-parts" : [ [ "2013", "1" ] ] }, "page" : "6", "title" : "Differential response of skeletal muscles to mTORC1 signaling during atrophy and hypertrophy.", "type" : "article-journal", "volume" : "3" }, "uris" : [ "http://www.mendeley.com/documents/?uuid=75a9c1c2-8af4-478f-8ff6-5e14826d4927" ] } ], "mendeley" : { "formattedCitation" : "[20]", "plainTextFormattedCitation" : "[20]", "previouslyFormattedCitation" : "[20]" }, "properties" : { "noteIndex" : 0 }, "schema" : "https://github.com/citation-style-language/schema/raw/master/csl-citation.json" }</w:instrText>
      </w:r>
      <w:r w:rsidR="00B83F46">
        <w:fldChar w:fldCharType="separate"/>
      </w:r>
      <w:r w:rsidR="00CE7E88" w:rsidRPr="00CE7E88">
        <w:rPr>
          <w:noProof/>
        </w:rPr>
        <w:t>[20]</w:t>
      </w:r>
      <w:r w:rsidR="00B83F46">
        <w:fldChar w:fldCharType="end"/>
      </w:r>
      <w:r w:rsidR="00926840">
        <w:t xml:space="preserve">. Our findings of reduced diet-induced obesity and increased energy expenditure are also generally congruent with the findings of Guridi </w:t>
      </w:r>
      <w:r w:rsidR="00926840">
        <w:rPr>
          <w:i/>
        </w:rPr>
        <w:t xml:space="preserve">et al. </w:t>
      </w:r>
      <w:r w:rsidR="00926840">
        <w:rPr>
          <w:i/>
        </w:rPr>
        <w:fldChar w:fldCharType="begin" w:fldLock="1"/>
      </w:r>
      <w:r w:rsidR="00921CEC">
        <w:rPr>
          <w:i/>
        </w:rPr>
        <w:instrText>ADDIN CSL_CITATION { "citationItems" : [ { "id" : "ITEM-1", "itemData" : { "DOI" : "10.1126/scisignal.aab3715", "ISBN" : "1937-9145 (Electronic)", "ISSN" : "1937-9145", "PMID" : "26554817", "abstract" : "Skeletal muscle alters whole-body metabolism through the release of hormones into the bloodstream called myokines. Guridi et al. found that skeletal muscle released a hormone called FGF21 in mice with skeletal muscle\u2013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u2013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u03b1 (eukaryotic translation initiation factor 2\u03b1),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 "author" : [ { "dropping-particle" : "", "family" : "Guridi", "given" : "Maitea", "non-dropping-particle" : "", "parse-names" : false, "suffix" : "" }, { "dropping-particle" : "", "family" : "Tintignac", "given" : "Lionel A", "non-dropping-particle" : "", "parse-names" : false, "suffix" : "" }, { "dropping-particle" : "", "family" : "Lin", "given" : "Shuo", "non-dropping-particle" : "", "parse-names" : false, "suffix" : "" }, { "dropping-particle" : "", "family" : "Kupr", "given" : "Barbara", "non-dropping-particle" : "", "parse-names" : false, "suffix" : "" }, { "dropping-particle" : "", "family" : "Castets", "given" : "Perrine", "non-dropping-particle" : "", "parse-names" : false, "suffix" : "" }, { "dropping-particle" : "", "family" : "R\u00fcegg", "given" : "Markus\u00a0A.", "non-dropping-particle" : "", "parse-names" : false, "suffix" : "" } ], "container-title" : "Science Signaling", "id" : "ITEM-1", "issue" : "402", "issued" : { "date-parts" : [ [ "2015" ] ] }, "page" : "ra113-ra113", "title" : "Activation of mTORC1 in skeletal muscle regulates whole-body metabolism through FGF21", "type" : "article-journal", "volume" : "8" }, "uris" : [ "http://www.mendeley.com/documents/?uuid=657c7b73-0513-4458-8465-cfaef5a488ef" ] } ], "mendeley" : { "formattedCitation" : "[22]", "plainTextFormattedCitation" : "[22]", "previouslyFormattedCitation" : "[22]" }, "properties" : { "noteIndex" : 0 }, "schema" : "https://github.com/citation-style-language/schema/raw/master/csl-citation.json" }</w:instrText>
      </w:r>
      <w:r w:rsidR="00926840">
        <w:rPr>
          <w:i/>
        </w:rPr>
        <w:fldChar w:fldCharType="separate"/>
      </w:r>
      <w:r w:rsidR="00926840" w:rsidRPr="00926840">
        <w:rPr>
          <w:noProof/>
        </w:rPr>
        <w:t>[22]</w:t>
      </w:r>
      <w:r w:rsidR="00926840">
        <w:rPr>
          <w:i/>
        </w:rPr>
        <w:fldChar w:fldCharType="end"/>
      </w:r>
      <w:r w:rsidR="00926840">
        <w:rPr>
          <w:i/>
        </w:rPr>
        <w:t>,</w:t>
      </w:r>
      <w:r w:rsidR="00926840">
        <w:t xml:space="preserve"> however our model has several important differences.  We do not observe insulin resistance in our animals, nor do we observe myoatrophy as measured either by reduc</w:t>
      </w:r>
      <w:r w:rsidR="000654BB">
        <w:t>ed</w:t>
      </w:r>
      <w:r w:rsidR="00926840">
        <w:t xml:space="preserve"> lean body mass or </w:t>
      </w:r>
      <w:r w:rsidR="00E01C7B">
        <w:t xml:space="preserve">increased </w:t>
      </w:r>
      <w:r w:rsidR="00926840">
        <w:t xml:space="preserve">expression of </w:t>
      </w:r>
      <w:commentRangeStart w:id="15"/>
      <w:commentRangeStart w:id="16"/>
      <w:r w:rsidR="00926840">
        <w:t>atrogenes</w:t>
      </w:r>
      <w:commentRangeEnd w:id="15"/>
      <w:r w:rsidR="00926840">
        <w:rPr>
          <w:rStyle w:val="CommentReference"/>
        </w:rPr>
        <w:commentReference w:id="15"/>
      </w:r>
      <w:commentRangeEnd w:id="16"/>
      <w:r w:rsidR="000654BB">
        <w:rPr>
          <w:rStyle w:val="CommentReference"/>
        </w:rPr>
        <w:commentReference w:id="16"/>
      </w:r>
      <w:r w:rsidR="00926840">
        <w:t xml:space="preserve">.  Furthermore, we do not observe transcriptional elevation of </w:t>
      </w:r>
      <w:r w:rsidR="000654BB">
        <w:t>fatty acid synthase (</w:t>
      </w:r>
      <w:r w:rsidR="000654BB" w:rsidRPr="000654BB">
        <w:rPr>
          <w:i/>
        </w:rPr>
        <w:t>Fasn</w:t>
      </w:r>
      <w:r w:rsidR="000654BB">
        <w:t>) or GLUT1 (</w:t>
      </w:r>
      <w:r w:rsidR="000654BB" w:rsidRPr="000654BB">
        <w:rPr>
          <w:i/>
        </w:rPr>
        <w:t>Slc2a1</w:t>
      </w:r>
      <w:r w:rsidR="000654BB">
        <w:t xml:space="preserve">).  Whether muscle atrophy, insulin resistance and the expression of these genes are linked is unclear, but these differences may reflect different Cre drivers used, as </w:t>
      </w:r>
      <w:r w:rsidR="000654BB" w:rsidRPr="000654BB">
        <w:rPr>
          <w:i/>
        </w:rPr>
        <w:t>ACTA1-Cre</w:t>
      </w:r>
      <w:r w:rsidR="000654BB">
        <w:t xml:space="preserve"> was used in those studies, while </w:t>
      </w:r>
      <w:r w:rsidR="000654BB" w:rsidRPr="000654BB">
        <w:rPr>
          <w:i/>
        </w:rPr>
        <w:t>Ckmm-Cre</w:t>
      </w:r>
      <w:r w:rsidR="000654BB">
        <w:t xml:space="preserve"> was used in our studies.  </w:t>
      </w:r>
    </w:p>
    <w:p w14:paraId="2AB4686A" w14:textId="77777777" w:rsidR="00926840" w:rsidRDefault="00926840" w:rsidP="007D1A22"/>
    <w:p w14:paraId="3ADAB360" w14:textId="33FE1709" w:rsidR="00B96350" w:rsidRDefault="000654BB" w:rsidP="007D1A22">
      <w:r>
        <w:t>While one mechanism linking muscle mTOR</w:t>
      </w:r>
      <w:r w:rsidR="002638F5">
        <w:t xml:space="preserve">C1 activity to reduced fat mass may be </w:t>
      </w:r>
      <w:r w:rsidR="00B96350">
        <w:t xml:space="preserve">elevations in muscle-derived </w:t>
      </w:r>
      <w:r>
        <w:t>FGF21</w:t>
      </w:r>
      <w:r w:rsidR="002638F5">
        <w:t xml:space="preserve"> </w:t>
      </w:r>
      <w:r w:rsidR="002638F5">
        <w:fldChar w:fldCharType="begin" w:fldLock="1"/>
      </w:r>
      <w:r w:rsidR="00882B61">
        <w:instrText>ADDIN CSL_CITATION { "citationItems" : [ { "id" : "ITEM-1", "itemData" : { "DOI" : "10.1126/scisignal.aab3715", "ISBN" : "1937-9145 (Electronic)", "ISSN" : "1937-9145", "PMID" : "26554817", "abstract" : "Skeletal muscle alters whole-body metabolism through the release of hormones into the bloodstream called myokines. Guridi et al. found that skeletal muscle released a hormone called FGF21 in mice with skeletal muscle\u2013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u2013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u03b1 (eukaryotic translation initiation factor 2\u03b1),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 "author" : [ { "dropping-particle" : "", "family" : "Guridi", "given" : "Maitea", "non-dropping-particle" : "", "parse-names" : false, "suffix" : "" }, { "dropping-particle" : "", "family" : "Tintignac", "given" : "Lionel A", "non-dropping-particle" : "", "parse-names" : false, "suffix" : "" }, { "dropping-particle" : "", "family" : "Lin", "given" : "Shuo", "non-dropping-particle" : "", "parse-names" : false, "suffix" : "" }, { "dropping-particle" : "", "family" : "Kupr", "given" : "Barbara", "non-dropping-particle" : "", "parse-names" : false, "suffix" : "" }, { "dropping-particle" : "", "family" : "Castets", "given" : "Perrine", "non-dropping-particle" : "", "parse-names" : false, "suffix" : "" }, { "dropping-particle" : "", "family" : "R\u00fcegg", "given" : "Markus\u00a0A.", "non-dropping-particle" : "", "parse-names" : false, "suffix" : "" } ], "container-title" : "Science Signaling", "id" : "ITEM-1", "issue" : "402", "issued" : { "date-parts" : [ [ "2015" ] ] }, "page" : "ra113-ra113", "title" : "Activation of mTORC1 in skeletal muscle regulates whole-body metabolism through FGF21", "type" : "article-journal", "volume" : "8" }, "uris" : [ "http://www.mendeley.com/documents/?uuid=657c7b73-0513-4458-8465-cfaef5a488ef" ] }, { "id" : "ITEM-2", "itemData" : { "DOI" : "10.1172/JCI77361", "ISSN" : "1558-8238", "PMID" : "26121750", "abstract" : "Eukaryotic translation initiation factor 4E-binding protein 1 (4E-BP1) is a key downstream effector of mTOR complex 1 (mTORC1) that represses cap-dependent mRNA translation initiation by sequestering the translation initiation factor eIF4E. Reduced mTORC1 signaling is associated with life span extension and improved metabolic homeostasis, yet the downstream targets that mediate these benefits are unclear. Here, we demonstrated that enhanced 4E-BP1 activity in mouse skeletal muscle protects against age- and diet-induced insulin resistance and metabolic rate decline. Transgenic animals displayed increased energy expenditure; altered adipose tissue distribution, including reduced white adipose accumulation and preserved brown adipose mass; and were protected from hepatic steatosis. Skeletal muscle-specific 4E-BP1 mediated metabolic protection directly through increased translation of peroxisome proliferator-activated receptor \u03b3 coactivator-1\u03b1 (PGC-1\u03b1) and enhanced respiratory function. Non-cell autonomous protection was through preservation of brown adipose tissue metabolism, which was increased in 4E-BP1 transgenic animals during normal aging and in a response to diet-induced type 2 diabetes. Adipose phenotypes may derive from enhanced skeletal muscle expression and secretion of the known myokine FGF21. Unlike skeletal muscle, enhanced adipose-specific 4E-BP1 activity was not protective but instead was deleterious in response to the same challenges. These findings indicate that regulation of 4E-BP1 in skeletal muscle may serve as an important conduit through which mTORC1 controls metabolism.", "author" : [ { "dropping-particle" : "", "family" : "Tsai", "given" : "Shihyin", "non-dropping-particle" : "", "parse-names" : false, "suffix" : "" }, { "dropping-particle" : "", "family" : "Sitzmann", "given" : "Joanna M", "non-dropping-particle" : "", "parse-names" : false, "suffix" : "" }, { "dropping-particle" : "", "family" : "Dastidar", "given" : "Somasish G", "non-dropping-particle" : "", "parse-names" : false, "suffix" : "" }, { "dropping-particle" : "", "family" : "Rodriguez", "given" : "Ariana a", "non-dropping-particle" : "", "parse-names" : false, "suffix" : "" }, { "dropping-particle" : "", "family" : "Vu", "given" : "Stephanie L", "non-dropping-particle" : "", "parse-names" : false, "suffix" : "" }, { "dropping-particle" : "", "family" : "McDonald", "given" : "Circe E.", "non-dropping-particle" : "", "parse-names" : false, "suffix" : "" }, { "dropping-particle" : "", "family" : "Academia", "given" : "Emmeline C", "non-dropping-particle" : "", "parse-names" : false, "suffix" : "" }, { "dropping-particle" : "", "family" : "O'Leary", "given" : "Monique N", "non-dropping-particle" : "", "parse-names" : false, "suffix" : "" }, { "dropping-particle" : "", "family" : "Ashe", "given" : "Travis D", "non-dropping-particle" : "", "parse-names" : false, "suffix" : "" }, { "dropping-particle" : "", "family" : "Spada", "given" : "Albert R.", "non-dropping-particle" : "La", "parse-names" : false, "suffix" : "" }, { "dropping-particle" : "", "family" : "Kennedy", "given" : "Brian\u00a0K.", "non-dropping-particle" : "", "parse-names" : false, "suffix" : "" } ], "container-title" : "The Journal of clinical investigation", "id" : "ITEM-2", "issue" : "8", "issued" : { "date-parts" : [ [ "2015", "8", "3" ] ] }, "page" : "2952-64", "title" : "Muscle-specific 4E-BP1 signaling activation improves metabolic parameters during aging and obesity.", "type" : "article-journal", "volume" : "125" }, "uris" : [ "http://www.mendeley.com/documents/?uuid=23113948-169a-45a0-b5ae-23a7e0fc47a9" ] }, { "id" : "ITEM-3", "itemData" : { "DOI" : "10.1038/nm.3014", "ISSN" : "1546-170X", "PMID" : "23202295", "abstract" : "Despite growing interest and a recent surge in papers, the role of autophagy in glucose and lipid metabolism is unclear. We produced mice with skeletal muscle-specific deletion of Atg7 (encoding autophagy-related 7). Unexpectedly, these mice showed decreased fat mass and were protected from diet-induced obesity and insulin resistance; this phenotype was accompanied by increased fatty acid oxidation and browning of white adipose tissue (WAT) owing to induction of fibroblast growth factor 21 (Fgf21). Mitochondrial dysfunction induced by autophagy deficiency increased Fgf21 expression through induction of Atf4, a master regulator of the integrated stress response. Mitochondrial respiratory chain inhibitors also induced Fgf21 in an Atf4-dependent manner. We also observed induction of Fgf21, resistance to diet-induced obesity and amelioration of insulin resistance in mice with autophagy deficiency in the liver, another insulin target tissue. These findings suggest that autophagy deficiency and subsequent mitochondrial dysfunction promote Fgf21 expression, a hormone we consequently term a 'mitokine', and together these processes promote protection from diet-induced obesity and insulin resistance.", "author" : [ { "dropping-particle" : "", "family" : "Kim", "given" : "Kook Hwan", "non-dropping-particle" : "", "parse-names" : false, "suffix" : "" }, { "dropping-particle" : "", "family" : "Jeong", "given" : "Yeon Taek", "non-dropping-particle" : "", "parse-names" : false, "suffix" : "" }, { "dropping-particle" : "", "family" : "Oh", "given" : "Hyunhee", "non-dropping-particle" : "", "parse-names" : false, "suffix" : "" }, { "dropping-particle" : "", "family" : "Kim", "given" : "Seong Hun", "non-dropping-particle" : "", "parse-names" : false, "suffix" : "" }, { "dropping-particle" : "", "family" : "Cho", "given" : "Jae Min", "non-dropping-particle" : "", "parse-names" : false, "suffix" : "" }, { "dropping-particle" : "", "family" : "Kim", "given" : "Yo-Na", "non-dropping-particle" : "", "parse-names" : false, "suffix" : "" }, { "dropping-particle" : "", "family" : "Kim", "given" : "Su Sung", "non-dropping-particle" : "", "parse-names" : false, "suffix" : "" }, { "dropping-particle" : "", "family" : "Kim", "given" : "Do Hoon", "non-dropping-particle" : "", "parse-names" : false, "suffix" : "" }, { "dropping-particle" : "", "family" : "Hur", "given" : "Kyu Yeon", "non-dropping-particle" : "", "parse-names" : false, "suffix" : "" }, { "dropping-particle" : "", "family" : "Kim", "given" : "Hyoung Kyu", "non-dropping-particle" : "", "parse-names" : false, "suffix" : "" }, { "dropping-particle" : "", "family" : "Ko", "given" : "Taehee", "non-dropping-particle" : "", "parse-names" : false, "suffix" : "" }, { "dropping-particle" : "", "family" : "Han", "given" : "Jin", "non-dropping-particle" : "", "parse-names" : false, "suffix" : "" }, { "dropping-particle" : "", "family" : "Kim", "given" : "Hong Lim", "non-dropping-particle" : "", "parse-names" : false, "suffix" : "" }, { "dropping-particle" : "", "family" : "Kim", "given" : "Jin", "non-dropping-particle" : "", "parse-names" : false, "suffix" : "" }, { "dropping-particle" : "", "family" : "Back", "given" : "Sung Hoon", "non-dropping-particle" : "", "parse-names" : false, "suffix" : "" }, { "dropping-particle" : "", "family" : "Komatsu", "given" : "Masaaki", "non-dropping-particle" : "", "parse-names" : false, "suffix" : "" }, { "dropping-particle" : "", "family" : "Chen", "given" : "Hsiuchen", "non-dropping-particle" : "", "parse-names" : false, "suffix" : "" }, { "dropping-particle" : "", "family" : "Chan", "given" : "David C", "non-dropping-particle" : "", "parse-names" : false, "suffix" : "" }, { "dropping-particle" : "", "family" : "Konishi", "given" : "Morichika", "non-dropping-particle" : "", "parse-names" : false, "suffix" : "" }, { "dropping-particle" : "", "family" : "Itoh", "given" : "Nobuyuki", "non-dropping-particle" : "", "parse-names" : false, "suffix" : "" }, { "dropping-particle" : "", "family" : "Choi", "given" : "Cheol Soo", "non-dropping-particle" : "", "parse-names" : false, "suffix" : "" }, { "dropping-particle" : "", "family" : "Lee", "given" : "Myung-Shik", "non-dropping-particle" : "", "parse-names" : false, "suffix" : "" } ], "container-title" : "Nature medicine", "id" : "ITEM-3", "issued" : { "date-parts" : [ [ "2012", "12", "2" ] ] }, "title" : "Autophagy deficiency leads to protection from obesity and insulin resistance by inducing Fgf21 as a mitokine.", "type" : "article-journal" }, "uris" : [ "http://www.mendeley.com/documents/?uuid=49fb0fd7-7aad-49d2-aece-32d2d5fc5ee5" ] } ], "mendeley" : { "formattedCitation" : "[22,52,53]", "plainTextFormattedCitation" : "[22,52,53]", "previouslyFormattedCitation" : "[22,52,53]" }, "properties" : { "noteIndex" : 0 }, "schema" : "https://github.com/citation-style-language/schema/raw/master/csl-citation.json" }</w:instrText>
      </w:r>
      <w:r w:rsidR="002638F5">
        <w:fldChar w:fldCharType="separate"/>
      </w:r>
      <w:r w:rsidR="00921CEC" w:rsidRPr="00921CEC">
        <w:rPr>
          <w:noProof/>
        </w:rPr>
        <w:t>[22,52,53]</w:t>
      </w:r>
      <w:r w:rsidR="002638F5">
        <w:fldChar w:fldCharType="end"/>
      </w:r>
      <w:r>
        <w:t xml:space="preserve">, </w:t>
      </w:r>
      <w:r w:rsidR="002638F5">
        <w:t xml:space="preserve">another possibility is that </w:t>
      </w:r>
      <w:r w:rsidR="00FD1D50">
        <w:t>these effects may be autonomous to the muscle tissue</w:t>
      </w:r>
      <w:r w:rsidR="00A77C1A">
        <w:t xml:space="preserve">.  The mechanism underlying the changes in </w:t>
      </w:r>
      <w:r w:rsidR="00FD1D50">
        <w:t>fiber type</w:t>
      </w:r>
      <w:r w:rsidR="00A77C1A">
        <w:t xml:space="preserve"> </w:t>
      </w:r>
      <w:r w:rsidR="00FD1D50">
        <w:t>are</w:t>
      </w:r>
      <w:r w:rsidR="002638F5">
        <w:t xml:space="preserve"> unclear but si</w:t>
      </w:r>
      <w:r w:rsidR="00FA15D0">
        <w:t>nce amino acids and fatty acids are both reliant on mitochondria to gener</w:t>
      </w:r>
      <w:r w:rsidR="00E26D9D">
        <w:t xml:space="preserve">ate fuel, it is possible that an alternation </w:t>
      </w:r>
      <w:r w:rsidR="00FA15D0">
        <w:t xml:space="preserve">in substrate flux </w:t>
      </w:r>
      <w:r w:rsidR="00A77C1A">
        <w:t>could</w:t>
      </w:r>
      <w:r w:rsidR="00FA15D0">
        <w:t xml:space="preserve"> </w:t>
      </w:r>
      <w:r w:rsidR="00FD1D50">
        <w:t>result</w:t>
      </w:r>
      <w:r w:rsidR="00FA15D0">
        <w:t xml:space="preserve"> more </w:t>
      </w:r>
      <w:r w:rsidR="00E26D9D">
        <w:t xml:space="preserve">oxidative fibers, which then leads to more </w:t>
      </w:r>
      <w:r w:rsidR="002638F5">
        <w:t>increased</w:t>
      </w:r>
      <w:r w:rsidR="00E26D9D">
        <w:t xml:space="preserve"> </w:t>
      </w:r>
      <w:r w:rsidR="002638F5">
        <w:t>lipid</w:t>
      </w:r>
      <w:r w:rsidR="00E26D9D">
        <w:t xml:space="preserve"> </w:t>
      </w:r>
      <w:r w:rsidR="002638F5">
        <w:t>oxidation</w:t>
      </w:r>
      <w:r w:rsidR="00E26D9D">
        <w:t xml:space="preserve"> and less </w:t>
      </w:r>
      <w:r w:rsidR="002638F5">
        <w:t>adiposity</w:t>
      </w:r>
      <w:r w:rsidR="00FA15D0">
        <w:t xml:space="preserve">.  </w:t>
      </w:r>
      <w:r w:rsidR="00CD1EC4">
        <w:t xml:space="preserve">This hypothesis is consistent with anti-obesegenic effects of muscle specific </w:t>
      </w:r>
      <w:r w:rsidR="00CD1EC4">
        <w:rPr>
          <w:i/>
        </w:rPr>
        <w:t>Cd36</w:t>
      </w:r>
      <w:r w:rsidR="00CD1EC4">
        <w:t xml:space="preserve"> overexpression </w:t>
      </w:r>
      <w:r w:rsidR="00CD1EC4">
        <w:fldChar w:fldCharType="begin" w:fldLock="1"/>
      </w:r>
      <w:r w:rsidR="00882B61">
        <w:instrText>ADDIN CSL_CITATION { "citationItems" : [ { "id" : "ITEM-1", "itemData" : { "DOI" : "10.1074/jbc.274.38.26761", "ISBN" : "0021-9258 (Print)\\r0021-9258 (Linking)", "ISSN" : "00219258", "PMID" : "10480880", "abstract" : "Increasing evidence has implicated the membrane protein CD36 (FAT) in binding and transport of long chain fatty acids (FA). To determine the physiological role of CD36, we examined effects of its overexpression in muscle, a tissue that depends on FA for its energy needs and is responsible for clearing a major fraction of circulating FA. Mice with CD36 overexpression in muscle were generated using the promoter of the muscle creatine kinase gene (MCK). Transgenic (MCK-CD36) mice had a slightly lower body weight than control litter mates. This reflected a leaner body mass with less overall adipose tissue, as evidenced by magnetic resonance spectroscopy. Soleus muscles from transgenic animals exhibited a greatly enhanced ability to oxidize fatty acids in response to stimulation/contraction. This increased oxidative ability was not associated with significant alterations in histological appearance of muscle fibers. Transgenic mice had lower blood levels of triglycerides and fatty acids and a reduced triglyceride content of very low density lipoproteins. Blood cholesterol levels were slightly lower, but no significant decrease in the cholesterol content of major lipoprotein fractions was measured. Blood glucose was significantly increased, while insulin levels were similar in the fed state and higher in the fasted state. However, glucose tolerance curves, determined at 20 weeks of age, were similar in control and transgenic mice. In summary, the study documented, in vivo, the role of CD36 to facilitate cellular FA uptake. It also illustrated importance of the uptake process in muscle to overall FA metabolism and glucose utilization.", "author" : [ { "dropping-particle" : "", "family" : "Ibrahimi", "given" : "Azeddine", "non-dropping-particle" : "", "parse-names" : false, "suffix" : "" }, { "dropping-particle" : "", "family" : "Bonen", "given" : "Arend", "non-dropping-particle" : "", "parse-names" : false, "suffix" : "" }, { "dropping-particle" : "", "family" : "Blinn", "given" : "W. Dennis", "non-dropping-particle" : "", "parse-names" : false, "suffix" : "" }, { "dropping-particle" : "", "family" : "Hajri", "given" : "Tahar", "non-dropping-particle" : "", "parse-names" : false, "suffix" : "" }, { "dropping-particle" : "", "family" : "Li", "given" : "Xin", "non-dropping-particle" : "", "parse-names" : false, "suffix" : "" }, { "dropping-particle" : "", "family" : "Zhong", "given" : "Kai", "non-dropping-particle" : "", "parse-names" : false, "suffix" : "" }, { "dropping-particle" : "", "family" : "Cameron", "given" : "Roger", "non-dropping-particle" : "", "parse-names" : false, "suffix" : "" }, { "dropping-particle" : "", "family" : "Abumrad", "given" : "Nada A.", "non-dropping-particle" : "", "parse-names" : false, "suffix" : "" } ], "container-title" : "Journal of Biological Chemistry", "id" : "ITEM-1", "issue" : "38", "issued" : { "date-parts" : [ [ "1999", "9", "17" ] ] }, "page" : "26761-26766", "title" : "Muscle-specific overexpression of FAT/CD36 enhances fatty acid oxidation by contracting muscle, reduces plasma triglycerides and fatty acids, and increases plasma glucose and insulin", "type" : "article-journal", "volume" : "274" }, "uris" : [ "http://www.mendeley.com/documents/?uuid=895ce419-6944-4cd8-9513-02a4ee488a75" ] } ], "mendeley" : { "formattedCitation" : "[54]", "plainTextFormattedCitation" : "[54]", "previouslyFormattedCitation" : "[54]" }, "properties" : { "noteIndex" : 0 }, "schema" : "https://github.com/citation-style-language/schema/raw/master/csl-citation.json" }</w:instrText>
      </w:r>
      <w:r w:rsidR="00CD1EC4">
        <w:fldChar w:fldCharType="separate"/>
      </w:r>
      <w:r w:rsidR="00921CEC" w:rsidRPr="00921CEC">
        <w:rPr>
          <w:noProof/>
        </w:rPr>
        <w:t>[54]</w:t>
      </w:r>
      <w:r w:rsidR="00CD1EC4">
        <w:fldChar w:fldCharType="end"/>
      </w:r>
      <w:r w:rsidR="00CD1EC4">
        <w:t xml:space="preserve"> and with the observation that elevated free fatty acids can promote mitochondrial biogenesis </w:t>
      </w:r>
      <w:r w:rsidR="00CD1EC4">
        <w:fldChar w:fldCharType="begin" w:fldLock="1"/>
      </w:r>
      <w:r w:rsidR="00882B61">
        <w:instrText>ADDIN CSL_CITATION { "citationItems" : [ { "id" : "ITEM-1", "itemData" : { "DOI" : "10.1073/pnas.0704024104", "ISBN" : "0027-8424 (Print)\\r0027-8424 (Linking)", "ISSN" : "0027-8424", "PMID" : "17548828", "abstract" : "A number of studies have reported that a high-fat diet induces increases in mitochondrial fatty acid oxidation enzymes in muscle. In contrast, in two recent studies raising plasma free fatty acids (FFA) resulted in a decrease in mitochondria. In this work, we reevaluated the effects of raising FFA on muscle mitochondrial biogenesis and capacity for fat oxidation. Rats were fed a high-fat diet and given daily injections of heparin to raise FFA. This treatment induced an increase in mitochondrial biogenesis in muscle, as evidenced by increases in mitochondrial enzymes of the fatty acid oxidation pathway, citrate cycle, and respiratory chain, with an increase in the capacity to oxidize fat, as well as an increase in mitochondrial DNA copy number. Raising FFA also resulted in an increase in binding of peroxisome proliferator-activated receptor (PPAR) delta to the PPAR response element on the carnitine palmitoyltransferase 1 promoter. We interpret our results as evidence that raising FFA induces an increase in mitochondrial biogenesis in muscle by activating PPARdelta.", "author" : [ { "dropping-particle" : "", "family" : "Garcia-Roves", "given" : "Pablo", "non-dropping-particle" : "", "parse-names" : false, "suffix" : "" }, { "dropping-particle" : "", "family" : "Huss", "given" : "Janice M", "non-dropping-particle" : "", "parse-names" : false, "suffix" : "" }, { "dropping-particle" : "", "family" : "Han", "given" : "Dong-Ho", "non-dropping-particle" : "", "parse-names" : false, "suffix" : "" }, { "dropping-particle" : "", "family" : "Hancock", "given" : "Chad R", "non-dropping-particle" : "", "parse-names" : false, "suffix" : "" }, { "dropping-particle" : "", "family" : "Iglesias-Gutierrez", "given" : "Eduardo", "non-dropping-particle" : "", "parse-names" : false, "suffix" : "" }, { "dropping-particle" : "", "family" : "Chen", "given" : "May", "non-dropping-particle" : "", "parse-names" : false, "suffix" : "" }, { "dropping-particle" : "", "family" : "Holloszy", "given" : "John O", "non-dropping-particle" : "", "parse-names" : false, "suffix" : "" } ], "container-title" : "Proceedings of the National Academy of Sciences of the United States of America", "id" : "ITEM-1", "issue" : "25", "issued" : { "date-parts" : [ [ "2007" ] ] }, "page" : "10709-13", "title" : "Raising plasma fatty acid concentration induces increased biogenesis of mitochondria in skeletal muscle.", "type" : "article-journal", "volume" : "104" }, "uris" : [ "http://www.mendeley.com/documents/?uuid=8f054088-5a17-4e45-bec4-0313f2bbc2ef" ] } ], "mendeley" : { "formattedCitation" : "[55]", "plainTextFormattedCitation" : "[55]", "previouslyFormattedCitation" : "[55]" }, "properties" : { "noteIndex" : 0 }, "schema" : "https://github.com/citation-style-language/schema/raw/master/csl-citation.json" }</w:instrText>
      </w:r>
      <w:r w:rsidR="00CD1EC4">
        <w:fldChar w:fldCharType="separate"/>
      </w:r>
      <w:r w:rsidR="00921CEC" w:rsidRPr="00921CEC">
        <w:rPr>
          <w:noProof/>
        </w:rPr>
        <w:t>[55]</w:t>
      </w:r>
      <w:r w:rsidR="00CD1EC4">
        <w:fldChar w:fldCharType="end"/>
      </w:r>
      <w:r w:rsidR="00CD1EC4">
        <w:t xml:space="preserve">.  </w:t>
      </w:r>
      <w:r w:rsidR="00FD1D50">
        <w:t>Increased nutrient</w:t>
      </w:r>
      <w:r w:rsidR="002613DA">
        <w:t xml:space="preserve"> </w:t>
      </w:r>
      <w:r w:rsidR="00FD1D50">
        <w:t>uptake</w:t>
      </w:r>
      <w:r w:rsidR="002613DA">
        <w:t xml:space="preserve">, coupled with elevated mitochondria would be likely to produce more ATP in these cells.  This in and of itself would not be sufficient </w:t>
      </w:r>
      <w:r w:rsidR="00CD1EC4">
        <w:t>to produce heat, so we also propose that increased uncoupling of SERCA2 by sarcolipin may consume ATP to generate heat</w:t>
      </w:r>
      <w:r w:rsidR="00FD1D50">
        <w:t xml:space="preserve"> </w:t>
      </w:r>
      <w:r w:rsidR="00FD1D50">
        <w:fldChar w:fldCharType="begin" w:fldLock="1"/>
      </w:r>
      <w:r w:rsidR="00882B61">
        <w:instrText>ADDIN CSL_CITATION { "citationItems" : [ { "id" : "ITEM-1", "itemData" : { "DOI" : "10.1038/nm.2897", "ISSN" : "1546-170X", "PMID" : "22961106", "abstract" : "The role of skeletal muscle in nonshivering thermogenesis (NST) is not well understood. Here we show that sarcolipin (Sln), a newly identified regulator of the sarco/endoplasmic reticulum Ca(2+)-ATPase (Serca) pump, is necessary for muscle-based thermogenesis. When challenged to acute cold (4 \u00b0C), Sln(-/-) mice were not able to maintain their core body temperature (37 \u00b0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 "author" : [ { "dropping-particle" : "", "family" : "Bal", "given" : "Naresh C.", "non-dropping-particle" : "", "parse-names" : false, "suffix" : "" }, { "dropping-particle" : "", "family" : "Maurya", "given" : "Santosh K", "non-dropping-particle" : "", "parse-names" : false, "suffix" : "" }, { "dropping-particle" : "", "family" : "Sopariwala", "given" : "Danesh H", "non-dropping-particle" : "", "parse-names" : false, "suffix" : "" }, { "dropping-particle" : "", "family" : "Sahoo", "given" : "Sanjaya K", "non-dropping-particle" : "", "parse-names" : false, "suffix" : "" }, { "dropping-particle" : "", "family" : "Gupta", "given" : "Subash C", "non-dropping-particle" : "", "parse-names" : false, "suffix" : "" }, { "dropping-particle" : "", "family" : "Shaikh", "given" : "Sana A", "non-dropping-particle" : "", "parse-names" : false, "suffix" : "" }, { "dropping-particle" : "", "family" : "Pant", "given" : "Meghna", "non-dropping-particle" : "", "parse-names" : false, "suffix" : "" }, { "dropping-particle" : "", "family" : "Rowland", "given" : "Leslie A", "non-dropping-particle" : "", "parse-names" : false, "suffix" : "" }, { "dropping-particle" : "", "family" : "Goonasekera", "given" : "Sanjeewa A", "non-dropping-particle" : "", "parse-names" : false, "suffix" : "" }, { "dropping-particle" : "", "family" : "Molkentin", "given" : "Jeffery D", "non-dropping-particle" : "", "parse-names" : false, "suffix" : "" }, { "dropping-particle" : "", "family" : "Periasamy", "given" : "Muthu", "non-dropping-particle" : "", "parse-names" : false, "suffix" : "" } ], "container-title" : "Nature medicine", "id" : "ITEM-1", "issue" : "10", "issued" : { "date-parts" : [ [ "2012", "9", "9" ] ] }, "page" : "1575-9", "publisher" : "Nature Publishing Group", "title" : "Sarcolipin is a newly identified regulator of muscle-based thermogenesis in mammals.", "type" : "article-journal", "volume" : "18" }, "uris" : [ "http://www.mendeley.com/documents/?uuid=f36c1370-eb1f-4fdf-8bd8-856c4867e261" ] }, { "id" : "ITEM-2", "itemData" : { "DOI" : "10.1074/jbc.M112.436915", "ISSN" : "0021-9258", "author" : [ { "dropping-particle" : "", "family" : "Sahoo", "given" : "S. K.", "non-dropping-particle" : "", "parse-names" : false, "suffix" : "" }, { "dropping-particle" : "", "family" : "Shaikh", "given" : "S. A.", "non-dropping-particle" : "", "parse-names" : false, "suffix" : "" }, { "dropping-particle" : "", "family" : "Sopariwala", "given" : "D. H.", "non-dropping-particle" : "", "parse-names" : false, "suffix" : "" }, { "dropping-particle" : "", "family" : "Bal", "given" : "Naresh C.", "non-dropping-particle" : "", "parse-names" : false, "suffix" : "" }, { "dropping-particle" : "", "family" : "Periasamy", "given" : "Muthu", "non-dropping-particle" : "", "parse-names" : false, "suffix" : "" } ], "container-title" : "Journal of Biological Chemistry", "id" : "ITEM-2", "issue" : "10", "issued" : { "date-parts" : [ [ "2013" ] ] }, "page" : "6881-6889", "title" : "Sarcolipin Protein Interaction with Sarco(endo)plasmic Reticulum Ca2+ATPase (SERCA) Is Distinct from Phospholamban Protein, and Only Sarcolipin Can Promote Uncoupling of the SERCA Pump", "type" : "article-journal", "volume" : "288" }, "uris" : [ "http://www.mendeley.com/documents/?uuid=282b88bc-a386-4b5e-b6fa-41f316e9b250" ] } ], "mendeley" : { "formattedCitation" : "[56,57]", "plainTextFormattedCitation" : "[56,57]", "previouslyFormattedCitation" : "[56,57]" }, "properties" : { "noteIndex" : 0 }, "schema" : "https://github.com/citation-style-language/schema/raw/master/csl-citation.json" }</w:instrText>
      </w:r>
      <w:r w:rsidR="00FD1D50">
        <w:fldChar w:fldCharType="separate"/>
      </w:r>
      <w:r w:rsidR="00921CEC" w:rsidRPr="00921CEC">
        <w:rPr>
          <w:noProof/>
        </w:rPr>
        <w:t>[56,57]</w:t>
      </w:r>
      <w:r w:rsidR="00FD1D50">
        <w:fldChar w:fldCharType="end"/>
      </w:r>
      <w:r w:rsidR="00CD1EC4">
        <w:t xml:space="preserve">. This would be consistent with upregulation of sarcolipin by HFD and exacerbated obesity when </w:t>
      </w:r>
      <w:r w:rsidR="00CD1EC4" w:rsidRPr="00CD1EC4">
        <w:rPr>
          <w:i/>
        </w:rPr>
        <w:t>Sln</w:t>
      </w:r>
      <w:r w:rsidR="00CD1EC4">
        <w:t xml:space="preserve"> is ablated </w:t>
      </w:r>
      <w:r w:rsidR="00CD1EC4">
        <w:fldChar w:fldCharType="begin" w:fldLock="1"/>
      </w:r>
      <w:r w:rsidR="00882B61">
        <w:instrText>ADDIN CSL_CITATION { "citationItems" : [ { "id" : "ITEM-1", "itemData" : { "DOI" : "10.1038/nm.2897", "ISSN" : "1546-170X", "PMID" : "22961106", "abstract" : "The role of skeletal muscle in nonshivering thermogenesis (NST) is not well understood. Here we show that sarcolipin (Sln), a newly identified regulator of the sarco/endoplasmic reticulum Ca(2+)-ATPase (Serca) pump, is necessary for muscle-based thermogenesis. When challenged to acute cold (4 \u00b0C), Sln(-/-) mice were not able to maintain their core body temperature (37 \u00b0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 "author" : [ { "dropping-particle" : "", "family" : "Bal", "given" : "Naresh C.", "non-dropping-particle" : "", "parse-names" : false, "suffix" : "" }, { "dropping-particle" : "", "family" : "Maurya", "given" : "Santosh K", "non-dropping-particle" : "", "parse-names" : false, "suffix" : "" }, { "dropping-particle" : "", "family" : "Sopariwala", "given" : "Danesh H", "non-dropping-particle" : "", "parse-names" : false, "suffix" : "" }, { "dropping-particle" : "", "family" : "Sahoo", "given" : "Sanjaya K", "non-dropping-particle" : "", "parse-names" : false, "suffix" : "" }, { "dropping-particle" : "", "family" : "Gupta", "given" : "Subash C", "non-dropping-particle" : "", "parse-names" : false, "suffix" : "" }, { "dropping-particle" : "", "family" : "Shaikh", "given" : "Sana A", "non-dropping-particle" : "", "parse-names" : false, "suffix" : "" }, { "dropping-particle" : "", "family" : "Pant", "given" : "Meghna", "non-dropping-particle" : "", "parse-names" : false, "suffix" : "" }, { "dropping-particle" : "", "family" : "Rowland", "given" : "Leslie A", "non-dropping-particle" : "", "parse-names" : false, "suffix" : "" }, { "dropping-particle" : "", "family" : "Goonasekera", "given" : "Sanjeewa A", "non-dropping-particle" : "", "parse-names" : false, "suffix" : "" }, { "dropping-particle" : "", "family" : "Molkentin", "given" : "Jeffery D", "non-dropping-particle" : "", "parse-names" : false, "suffix" : "" }, { "dropping-particle" : "", "family" : "Periasamy", "given" : "Muthu", "non-dropping-particle" : "", "parse-names" : false, "suffix" : "" } ], "container-title" : "Nature medicine", "id" : "ITEM-1", "issue" : "10", "issued" : { "date-parts" : [ [ "2012", "9", "9" ] ] }, "page" : "1575-9", "publisher" : "Nature Publishing Group", "title" : "Sarcolipin is a newly identified regulator of muscle-based thermogenesis in mammals.", "type" : "article-journal", "volume" : "18" }, "uris" : [ "http://www.mendeley.com/documents/?uuid=f36c1370-eb1f-4fdf-8bd8-856c4867e261" ] }, { "id" : "ITEM-2", "itemData" : { "DOI" : "10.1096/fj.13-230631", "ISBN" : "1530-6860 (Electronic)\\r0892-6638 (Linking)", "ISSN" : "15306860", "PMID" : "23752204", "abstract" : "Sarcolipin (SLN) regulates muscle-based nonshivering thermogenesis and is up-regulated with high-fat feeding (HFF). To investigate whether other muscle-based thermogenic systems compensate for a lack of Sln and to firmly establish SLN as a mediator of diet-induced thermogenesis (DIT), we measured muscle and whole-body energy expenditure in chow- and high-fat-fed Sln(-/-) and wild-type (WT) mice. Following HFF, resting muscle metabolic rate (Vo2, \u03bcl/g/s) was increased similarly in WT (0.28\u00b10.02 vs. 0.31\u00b10.03) and Sln(-/-) (0.23\u00b10.03 vs. 0.35\u00b10.02) mice due to increased sympathetic nervous system activation in Sln(-/-) mice; however, whole-body metabolic rate (Vo2, ml/kg/h) was lower in Sln(-/-) compared with WT mice following HFF but only during periods when the mice were active in their cages (WT, 2894\u00b187 vs. Sln(-/-), 2708\u00b161). Treatment with the \u03b2-adrenergic receptor (\u03b2-AR) antagonist propranolol during HFF completely prevented muscle-based DIT in Sln(-/-) mice; however, it had no effect in WT mice, resulting in greater differences in whole-body metabolic rate and diet-induced weight gain. Our results suggest that \u03b2-AR signaling partially compensates for a lack of SLN to activate muscle-based DIT, but SLN is the primary and more effective mediator.-Bombardier, E., Smith, I. C., Gamu, D., Fajardo, V. A., Vigna, C., Sayer, R. A., Gupta, S. C., Bal, N. C., Periasamy, M., Tupling, A. R. Sarcolipin trumps \u03b2-adrenergic receptor signaling as the favored mechanism for muscle-based diet-induced thermogenesis.", "author" : [ { "dropping-particle" : "", "family" : "Bombardier", "given" : "Eric", "non-dropping-particle" : "", "parse-names" : false, "suffix" : "" }, { "dropping-particle" : "", "family" : "Smith", "given" : "Ian C.", "non-dropping-particle" : "", "parse-names" : false, "suffix" : "" }, { "dropping-particle" : "", "family" : "Gamu", "given" : "Daniel", "non-dropping-particle" : "", "parse-names" : false, "suffix" : "" }, { "dropping-particle" : "", "family" : "Fajardo", "given" : "Val A.", "non-dropping-particle" : "", "parse-names" : false, "suffix" : "" }, { "dropping-particle" : "", "family" : "Vigna", "given" : "Chris", "non-dropping-particle" : "", "parse-names" : false, "suffix" : "" }, { "dropping-particle" : "", "family" : "Sayer", "given" : "Ryan A.", "non-dropping-particle" : "", "parse-names" : false, "suffix" : "" }, { "dropping-particle" : "", "family" : "Gupta", "given" : "Subash C.", "non-dropping-particle" : "", "parse-names" : false, "suffix" : "" }, { "dropping-particle" : "", "family" : "Bal", "given" : "Naresh C.", "non-dropping-particle" : "", "parse-names" : false, "suffix" : "" }, { "dropping-particle" : "", "family" : "Periasamy", "given" : "Muthu", "non-dropping-particle" : "", "parse-names" : false, "suffix" : "" }, { "dropping-particle" : "", "family" : "Tupling", "given" : "A. Russell", "non-dropping-particle" : "", "parse-names" : false, "suffix" : "" } ], "container-title" : "FASEB Journal", "id" : "ITEM-2", "issue" : "9", "issued" : { "date-parts" : [ [ "2013" ] ] }, "page" : "3871-3878", "title" : "Sarcolipin trumps \u03b2-adrenergic receptor signaling as the favored mechanism for muscle-based diet-induced thermogenesis", "type" : "article-journal", "volume" : "27" }, "uris" : [ "http://www.mendeley.com/documents/?uuid=8c51dc30-6c2b-4e21-a6f8-8bc62717d7ef" ] } ], "mendeley" : { "formattedCitation" : "[56,58]", "plainTextFormattedCitation" : "[56,58]", "previouslyFormattedCitation" : "[56,58]" }, "properties" : { "noteIndex" : 0 }, "schema" : "https://github.com/citation-style-language/schema/raw/master/csl-citation.json" }</w:instrText>
      </w:r>
      <w:r w:rsidR="00CD1EC4">
        <w:fldChar w:fldCharType="separate"/>
      </w:r>
      <w:r w:rsidR="00921CEC" w:rsidRPr="00921CEC">
        <w:rPr>
          <w:noProof/>
        </w:rPr>
        <w:t>[56,58]</w:t>
      </w:r>
      <w:r w:rsidR="00CD1EC4">
        <w:fldChar w:fldCharType="end"/>
      </w:r>
      <w:r w:rsidR="00CD1EC4">
        <w:t xml:space="preserve">. As such muscle </w:t>
      </w:r>
      <w:r w:rsidR="00CD1EC4">
        <w:rPr>
          <w:i/>
        </w:rPr>
        <w:t>Tsc1</w:t>
      </w:r>
      <w:r w:rsidR="00CD1EC4">
        <w:t xml:space="preserve"> knockout animals could</w:t>
      </w:r>
      <w:r w:rsidR="008A506B">
        <w:t xml:space="preserve"> be plausibly</w:t>
      </w:r>
      <w:r w:rsidR="00CD1EC4">
        <w:t xml:space="preserve"> thermogenic due to </w:t>
      </w:r>
      <w:r w:rsidR="00FD1D50">
        <w:t xml:space="preserve">multiple </w:t>
      </w:r>
      <w:r w:rsidR="00CD1EC4">
        <w:t xml:space="preserve">muscle-autonomous adaptations.  </w:t>
      </w:r>
    </w:p>
    <w:p w14:paraId="34E456E8" w14:textId="77777777" w:rsidR="00B96350" w:rsidRDefault="00B96350" w:rsidP="007D1A22"/>
    <w:p w14:paraId="51329E80" w14:textId="3DC8AE57" w:rsidR="003F5FAC" w:rsidRPr="00B83F46" w:rsidRDefault="00000531" w:rsidP="007D1A22">
      <w:r>
        <w:t xml:space="preserve">While further studies are needed to identify the roles of nutrient uptake, mitochondrial biogenesis and ATP </w:t>
      </w:r>
      <w:r w:rsidR="009234CA">
        <w:t>utilization</w:t>
      </w:r>
      <w:r>
        <w:t xml:space="preserve"> in mTORC1-dependent diet-induced thermogenesis, </w:t>
      </w:r>
      <w:r w:rsidR="00F311C5">
        <w:t>these findings support the hypothesis that activation of mTORC1</w:t>
      </w:r>
      <w:r w:rsidR="00F60DC7">
        <w:t xml:space="preserve"> or its downstream targets</w:t>
      </w:r>
      <w:r w:rsidR="00FA15D0">
        <w:t xml:space="preserve">, specifically </w:t>
      </w:r>
      <w:r w:rsidR="00F311C5">
        <w:t>in mu</w:t>
      </w:r>
      <w:r w:rsidR="00F60DC7">
        <w:t xml:space="preserve">scle tissue may </w:t>
      </w:r>
      <w:r w:rsidR="0045183A">
        <w:t xml:space="preserve">play a role in diet-induced thermogenesis and there for </w:t>
      </w:r>
      <w:r w:rsidR="00F60DC7">
        <w:t xml:space="preserve">be </w:t>
      </w:r>
      <w:r w:rsidR="0045183A">
        <w:t>effective targets</w:t>
      </w:r>
      <w:r w:rsidR="00F60DC7">
        <w:t xml:space="preserve"> </w:t>
      </w:r>
      <w:r w:rsidR="00F311C5">
        <w:t>for weight loss interventions.</w:t>
      </w:r>
    </w:p>
    <w:p w14:paraId="03C8A286" w14:textId="4B78F6EF" w:rsidR="007B7AEB" w:rsidRDefault="007B7AEB" w:rsidP="007B7AEB">
      <w:pPr>
        <w:pStyle w:val="Heading1"/>
      </w:pPr>
      <w:r>
        <w:t>Acknowledgements</w:t>
      </w:r>
    </w:p>
    <w:p w14:paraId="21B53502" w14:textId="02CE37F7" w:rsidR="00A40A23" w:rsidRDefault="00A40A23" w:rsidP="00E22913">
      <w:r>
        <w:t xml:space="preserve">The authors would like to thank Nathan Qi and Melanie Schmitt of the UM Metabolic Phenotyping Core for assistance with </w:t>
      </w:r>
      <w:r w:rsidR="00451202">
        <w:t>CLAMS studies</w:t>
      </w:r>
      <w:r w:rsidR="00FE087F">
        <w:t xml:space="preserve"> on the muscle </w:t>
      </w:r>
      <w:r w:rsidR="00FE087F">
        <w:rPr>
          <w:i/>
        </w:rPr>
        <w:t>Tsc1</w:t>
      </w:r>
      <w:r w:rsidR="00FE087F">
        <w:t xml:space="preserve"> knockout mice</w:t>
      </w:r>
      <w:r w:rsidR="00232F5F">
        <w:t xml:space="preserve">.  </w:t>
      </w:r>
      <w:r w:rsidR="00F52887">
        <w:t xml:space="preserve">William Taylor, Caitlin Costelle and Felicia Waller at the UTHSC Molecular Resource Center provided </w:t>
      </w:r>
      <w:r w:rsidR="00D07952">
        <w:t xml:space="preserve">support </w:t>
      </w:r>
      <w:r w:rsidR="007C0FAF">
        <w:t>for</w:t>
      </w:r>
      <w:r w:rsidR="00F52887">
        <w:t xml:space="preserve"> the transcriptomic studies.  </w:t>
      </w:r>
      <w:r w:rsidR="00232F5F">
        <w:t xml:space="preserve">We would also like to thank the </w:t>
      </w:r>
      <w:r w:rsidR="00B10A19">
        <w:t xml:space="preserve">other </w:t>
      </w:r>
      <w:r w:rsidR="00232F5F">
        <w:t>members of the Bridges</w:t>
      </w:r>
      <w:r w:rsidR="00D07952">
        <w:t xml:space="preserve">, </w:t>
      </w:r>
      <w:r w:rsidR="00CE66CE">
        <w:t>Han,</w:t>
      </w:r>
      <w:r w:rsidR="00232F5F">
        <w:t xml:space="preserve"> and Saltiel laboratories for helpful discussions regarding this project.  </w:t>
      </w:r>
    </w:p>
    <w:p w14:paraId="26534A21" w14:textId="77777777" w:rsidR="00232F5F" w:rsidRPr="00232F5F" w:rsidRDefault="00232F5F" w:rsidP="00E22913"/>
    <w:p w14:paraId="6ECD3749" w14:textId="4885D8DA" w:rsidR="00C913F9" w:rsidRPr="00C913F9" w:rsidRDefault="007B7AEB" w:rsidP="00C913F9">
      <w:pPr>
        <w:rPr>
          <w:iCs/>
        </w:rPr>
      </w:pPr>
      <w:r>
        <w:t>This work was support</w:t>
      </w:r>
      <w:r w:rsidR="00E22913">
        <w:t xml:space="preserve">ed by Le Bonheur Grant </w:t>
      </w:r>
      <w:r w:rsidR="001E0A5E">
        <w:t xml:space="preserve">650700 (DB), </w:t>
      </w:r>
      <w:r>
        <w:t xml:space="preserve">NIH </w:t>
      </w:r>
      <w:r w:rsidR="001E0A5E">
        <w:t xml:space="preserve">Grants </w:t>
      </w:r>
      <w:r w:rsidR="00E22913">
        <w:t>DK10</w:t>
      </w:r>
      <w:r w:rsidR="00123A01">
        <w:t>7535</w:t>
      </w:r>
      <w:r w:rsidR="001E0A5E">
        <w:t xml:space="preserve"> (DB), </w:t>
      </w:r>
      <w:commentRangeStart w:id="17"/>
      <w:r w:rsidR="001E0A5E">
        <w:t xml:space="preserve">XXXX </w:t>
      </w:r>
      <w:commentRangeEnd w:id="17"/>
      <w:r w:rsidR="00E22913">
        <w:rPr>
          <w:rStyle w:val="CommentReference"/>
        </w:rPr>
        <w:commentReference w:id="17"/>
      </w:r>
      <w:r w:rsidR="001E0A5E">
        <w:t xml:space="preserve">(ARS), funds from the Memphis Research Consortium </w:t>
      </w:r>
      <w:r>
        <w:t>(DB</w:t>
      </w:r>
      <w:r w:rsidR="002D3D11">
        <w:t xml:space="preserve"> and JCH</w:t>
      </w:r>
      <w:r>
        <w:t>)</w:t>
      </w:r>
      <w:r w:rsidR="001E0A5E">
        <w:t xml:space="preserve">, </w:t>
      </w:r>
      <w:r w:rsidR="00E22913">
        <w:t xml:space="preserve">the Center for Integrative and Translational Genetics (DB) </w:t>
      </w:r>
      <w:r w:rsidR="001E0A5E">
        <w:t xml:space="preserve">and the UTHSC Department of Physiology Qiugley Award (IH).  </w:t>
      </w:r>
      <w:r w:rsidR="00E22913" w:rsidRPr="00E22913">
        <w:rPr>
          <w:iCs/>
        </w:rPr>
        <w:t xml:space="preserve">This work </w:t>
      </w:r>
      <w:r w:rsidR="002E45D2">
        <w:rPr>
          <w:iCs/>
        </w:rPr>
        <w:t xml:space="preserve">also </w:t>
      </w:r>
      <w:r w:rsidR="00E22913" w:rsidRPr="00E22913">
        <w:rPr>
          <w:iCs/>
        </w:rPr>
        <w:t xml:space="preserve">utilized Core Services supported by </w:t>
      </w:r>
      <w:r w:rsidR="00C913F9">
        <w:rPr>
          <w:iCs/>
        </w:rPr>
        <w:t xml:space="preserve">NIH </w:t>
      </w:r>
      <w:r w:rsidR="00E22913" w:rsidRPr="00E22913">
        <w:rPr>
          <w:iCs/>
        </w:rPr>
        <w:t xml:space="preserve">grant DK089503 </w:t>
      </w:r>
      <w:r w:rsidR="00C913F9">
        <w:rPr>
          <w:iCs/>
        </w:rPr>
        <w:t>to the University of Michigan.</w:t>
      </w:r>
    </w:p>
    <w:p w14:paraId="18186392" w14:textId="022B818B" w:rsidR="007B624A" w:rsidRPr="00E22913" w:rsidRDefault="007B624A" w:rsidP="00A40A23">
      <w:pPr>
        <w:pStyle w:val="Heading1"/>
      </w:pPr>
      <w:r w:rsidRPr="00E22913">
        <w:t>References</w:t>
      </w:r>
    </w:p>
    <w:p w14:paraId="0A7BBCD4" w14:textId="12117BDE" w:rsidR="00E7425C" w:rsidRPr="00E7425C" w:rsidRDefault="00871236" w:rsidP="00E7425C">
      <w:pPr>
        <w:widowControl w:val="0"/>
        <w:autoSpaceDE w:val="0"/>
        <w:autoSpaceDN w:val="0"/>
        <w:adjustRightInd w:val="0"/>
        <w:spacing w:before="100" w:after="100"/>
        <w:ind w:left="640" w:hanging="640"/>
        <w:rPr>
          <w:rFonts w:ascii="Cambria" w:eastAsia="Times New Roman" w:hAnsi="Cambria" w:cs="Times New Roman"/>
          <w:noProof/>
        </w:rPr>
      </w:pPr>
      <w:r>
        <w:fldChar w:fldCharType="begin" w:fldLock="1"/>
      </w:r>
      <w:r>
        <w:instrText xml:space="preserve">ADDIN Mendeley Bibliography CSL_BIBLIOGRAPHY </w:instrText>
      </w:r>
      <w:r>
        <w:fldChar w:fldCharType="separate"/>
      </w:r>
      <w:r w:rsidR="00E7425C" w:rsidRPr="00E7425C">
        <w:rPr>
          <w:rFonts w:ascii="Cambria" w:eastAsia="Times New Roman" w:hAnsi="Cambria" w:cs="Times New Roman"/>
          <w:noProof/>
        </w:rPr>
        <w:t>[1]</w:t>
      </w:r>
      <w:r w:rsidR="00E7425C" w:rsidRPr="00E7425C">
        <w:rPr>
          <w:rFonts w:ascii="Cambria" w:eastAsia="Times New Roman" w:hAnsi="Cambria" w:cs="Times New Roman"/>
          <w:noProof/>
        </w:rPr>
        <w:tab/>
        <w:t>World Health Organization., 2013. Obesity and Overweight. http://www.who.int/mediacentre/factsheets/fs311/en/.</w:t>
      </w:r>
    </w:p>
    <w:p w14:paraId="4807B6DB" w14:textId="77777777" w:rsidR="00E7425C" w:rsidRPr="00E7425C" w:rsidRDefault="00E7425C" w:rsidP="00E7425C">
      <w:pPr>
        <w:widowControl w:val="0"/>
        <w:autoSpaceDE w:val="0"/>
        <w:autoSpaceDN w:val="0"/>
        <w:adjustRightInd w:val="0"/>
        <w:spacing w:before="100" w:after="100"/>
        <w:ind w:left="640" w:hanging="640"/>
        <w:rPr>
          <w:rFonts w:ascii="Cambria" w:eastAsia="Times New Roman" w:hAnsi="Cambria" w:cs="Times New Roman"/>
          <w:noProof/>
        </w:rPr>
      </w:pPr>
      <w:r w:rsidRPr="00E7425C">
        <w:rPr>
          <w:rFonts w:ascii="Cambria" w:eastAsia="Times New Roman" w:hAnsi="Cambria" w:cs="Times New Roman"/>
          <w:noProof/>
        </w:rPr>
        <w:t>[2]</w:t>
      </w:r>
      <w:r w:rsidRPr="00E7425C">
        <w:rPr>
          <w:rFonts w:ascii="Cambria" w:eastAsia="Times New Roman" w:hAnsi="Cambria" w:cs="Times New Roman"/>
          <w:noProof/>
        </w:rPr>
        <w:tab/>
        <w:t>Leibel, R.L., Hirsch, J., 1984. Diminished energy requirements in reduced-obese patients. Metabolism 33(2): 164–70, Doi: 10.1016/0026-0495(84)90130-6.</w:t>
      </w:r>
    </w:p>
    <w:p w14:paraId="6AFEBEFB" w14:textId="77777777" w:rsidR="00E7425C" w:rsidRPr="00E7425C" w:rsidRDefault="00E7425C" w:rsidP="00E7425C">
      <w:pPr>
        <w:widowControl w:val="0"/>
        <w:autoSpaceDE w:val="0"/>
        <w:autoSpaceDN w:val="0"/>
        <w:adjustRightInd w:val="0"/>
        <w:spacing w:before="100" w:after="100"/>
        <w:ind w:left="640" w:hanging="640"/>
        <w:rPr>
          <w:rFonts w:ascii="Cambria" w:eastAsia="Times New Roman" w:hAnsi="Cambria" w:cs="Times New Roman"/>
          <w:noProof/>
        </w:rPr>
      </w:pPr>
      <w:r w:rsidRPr="00E7425C">
        <w:rPr>
          <w:rFonts w:ascii="Cambria" w:eastAsia="Times New Roman" w:hAnsi="Cambria" w:cs="Times New Roman"/>
          <w:noProof/>
        </w:rPr>
        <w:t>[3]</w:t>
      </w:r>
      <w:r w:rsidRPr="00E7425C">
        <w:rPr>
          <w:rFonts w:ascii="Cambria" w:eastAsia="Times New Roman" w:hAnsi="Cambria" w:cs="Times New Roman"/>
          <w:noProof/>
        </w:rPr>
        <w:tab/>
        <w:t>Leibel, R.L., Rosenbaum, M., Hirsch, J., 1995. Changes in energy expenditure resulting from altered body weight. The New England Journal of Medicine 332(10): 621–8, Doi: 10.1056/NEJM199503093321001.</w:t>
      </w:r>
    </w:p>
    <w:p w14:paraId="49F191B4" w14:textId="77777777" w:rsidR="00E7425C" w:rsidRPr="00E7425C" w:rsidRDefault="00E7425C" w:rsidP="00E7425C">
      <w:pPr>
        <w:widowControl w:val="0"/>
        <w:autoSpaceDE w:val="0"/>
        <w:autoSpaceDN w:val="0"/>
        <w:adjustRightInd w:val="0"/>
        <w:spacing w:before="100" w:after="100"/>
        <w:ind w:left="640" w:hanging="640"/>
        <w:rPr>
          <w:rFonts w:ascii="Cambria" w:eastAsia="Times New Roman" w:hAnsi="Cambria" w:cs="Times New Roman"/>
          <w:noProof/>
        </w:rPr>
      </w:pPr>
      <w:r w:rsidRPr="00E7425C">
        <w:rPr>
          <w:rFonts w:ascii="Cambria" w:eastAsia="Times New Roman" w:hAnsi="Cambria" w:cs="Times New Roman"/>
          <w:noProof/>
        </w:rPr>
        <w:t>[4]</w:t>
      </w:r>
      <w:r w:rsidRPr="00E7425C">
        <w:rPr>
          <w:rFonts w:ascii="Cambria" w:eastAsia="Times New Roman" w:hAnsi="Cambria" w:cs="Times New Roman"/>
          <w:noProof/>
        </w:rPr>
        <w:tab/>
        <w:t>Sumithran, P., Prendergast, L.A., Delbridge, E., Purcell, K., Shulkes, A., Kriketos, A., et al., 2011. Long-Term Persistence of Hormonal Adaptations to Weight Loss. New England Journal of Medicine 365(17): 1597–604, Doi: 10.1056/NEJMoa1105816.</w:t>
      </w:r>
    </w:p>
    <w:p w14:paraId="536F7D3B" w14:textId="77777777" w:rsidR="00E7425C" w:rsidRPr="00E7425C" w:rsidRDefault="00E7425C" w:rsidP="00E7425C">
      <w:pPr>
        <w:widowControl w:val="0"/>
        <w:autoSpaceDE w:val="0"/>
        <w:autoSpaceDN w:val="0"/>
        <w:adjustRightInd w:val="0"/>
        <w:spacing w:before="100" w:after="100"/>
        <w:ind w:left="640" w:hanging="640"/>
        <w:rPr>
          <w:rFonts w:ascii="Cambria" w:eastAsia="Times New Roman" w:hAnsi="Cambria" w:cs="Times New Roman"/>
          <w:noProof/>
        </w:rPr>
      </w:pPr>
      <w:r w:rsidRPr="00E7425C">
        <w:rPr>
          <w:rFonts w:ascii="Cambria" w:eastAsia="Times New Roman" w:hAnsi="Cambria" w:cs="Times New Roman"/>
          <w:noProof/>
        </w:rPr>
        <w:t>[5]</w:t>
      </w:r>
      <w:r w:rsidRPr="00E7425C">
        <w:rPr>
          <w:rFonts w:ascii="Cambria" w:eastAsia="Times New Roman" w:hAnsi="Cambria" w:cs="Times New Roman"/>
          <w:noProof/>
        </w:rPr>
        <w:tab/>
        <w:t>Bray, G.A., Smith, S.R., de Jonge, L., Xie, H., Rood, J., Martin, C.K., et al., 2012. Effect of dietary protein content on weight gain, energy expenditure, and body composition during overeating: a randomized controlled trial. JAMA : The Journal of the American Medical Association 307(1): 47–55, Doi: 10.1001/jama.2011.1918.</w:t>
      </w:r>
    </w:p>
    <w:p w14:paraId="77242E47" w14:textId="77777777" w:rsidR="00E7425C" w:rsidRPr="00E7425C" w:rsidRDefault="00E7425C" w:rsidP="00E7425C">
      <w:pPr>
        <w:widowControl w:val="0"/>
        <w:autoSpaceDE w:val="0"/>
        <w:autoSpaceDN w:val="0"/>
        <w:adjustRightInd w:val="0"/>
        <w:spacing w:before="100" w:after="100"/>
        <w:ind w:left="640" w:hanging="640"/>
        <w:rPr>
          <w:rFonts w:ascii="Cambria" w:eastAsia="Times New Roman" w:hAnsi="Cambria" w:cs="Times New Roman"/>
          <w:noProof/>
        </w:rPr>
      </w:pPr>
      <w:r w:rsidRPr="00E7425C">
        <w:rPr>
          <w:rFonts w:ascii="Cambria" w:eastAsia="Times New Roman" w:hAnsi="Cambria" w:cs="Times New Roman"/>
          <w:noProof/>
        </w:rPr>
        <w:t>[6]</w:t>
      </w:r>
      <w:r w:rsidRPr="00E7425C">
        <w:rPr>
          <w:rFonts w:ascii="Cambria" w:eastAsia="Times New Roman" w:hAnsi="Cambria" w:cs="Times New Roman"/>
          <w:noProof/>
        </w:rPr>
        <w:tab/>
        <w:t>Ebbeling, C.B., Swain, J.F., Feldman, H. a., Wong, W.W., Hachey, D.L., Garcia-Lago, E., et al., 2012. Effects of dietary composition on energy expenditure during weight-loss maintenance. JAMA : The Journal of the American Medical Association 307(24): 2627–34, Doi: 10.1001/jama.2012.6607.</w:t>
      </w:r>
    </w:p>
    <w:p w14:paraId="42103E92" w14:textId="77777777" w:rsidR="00E7425C" w:rsidRPr="00E7425C" w:rsidRDefault="00E7425C" w:rsidP="00E7425C">
      <w:pPr>
        <w:widowControl w:val="0"/>
        <w:autoSpaceDE w:val="0"/>
        <w:autoSpaceDN w:val="0"/>
        <w:adjustRightInd w:val="0"/>
        <w:spacing w:before="100" w:after="100"/>
        <w:ind w:left="640" w:hanging="640"/>
        <w:rPr>
          <w:rFonts w:ascii="Cambria" w:eastAsia="Times New Roman" w:hAnsi="Cambria" w:cs="Times New Roman"/>
          <w:noProof/>
        </w:rPr>
      </w:pPr>
      <w:r w:rsidRPr="00E7425C">
        <w:rPr>
          <w:rFonts w:ascii="Cambria" w:eastAsia="Times New Roman" w:hAnsi="Cambria" w:cs="Times New Roman"/>
          <w:noProof/>
        </w:rPr>
        <w:t>[7]</w:t>
      </w:r>
      <w:r w:rsidRPr="00E7425C">
        <w:rPr>
          <w:rFonts w:ascii="Cambria" w:eastAsia="Times New Roman" w:hAnsi="Cambria" w:cs="Times New Roman"/>
          <w:noProof/>
        </w:rPr>
        <w:tab/>
        <w:t>Efeyan, A., Comb, W.C., Sabatini, D.M., 2015. Nutrient-sensing mechanisms and pathways. Nature 517(7534): 302–10, Doi: 10.1038/nature14190.</w:t>
      </w:r>
    </w:p>
    <w:p w14:paraId="043D4CB9" w14:textId="77777777" w:rsidR="00E7425C" w:rsidRPr="00E7425C" w:rsidRDefault="00E7425C" w:rsidP="00E7425C">
      <w:pPr>
        <w:widowControl w:val="0"/>
        <w:autoSpaceDE w:val="0"/>
        <w:autoSpaceDN w:val="0"/>
        <w:adjustRightInd w:val="0"/>
        <w:spacing w:before="100" w:after="100"/>
        <w:ind w:left="640" w:hanging="640"/>
        <w:rPr>
          <w:rFonts w:ascii="Cambria" w:eastAsia="Times New Roman" w:hAnsi="Cambria" w:cs="Times New Roman"/>
          <w:noProof/>
        </w:rPr>
      </w:pPr>
      <w:r w:rsidRPr="00E7425C">
        <w:rPr>
          <w:rFonts w:ascii="Cambria" w:eastAsia="Times New Roman" w:hAnsi="Cambria" w:cs="Times New Roman"/>
          <w:noProof/>
        </w:rPr>
        <w:t>[8]</w:t>
      </w:r>
      <w:r w:rsidRPr="00E7425C">
        <w:rPr>
          <w:rFonts w:ascii="Cambria" w:eastAsia="Times New Roman" w:hAnsi="Cambria" w:cs="Times New Roman"/>
          <w:noProof/>
        </w:rPr>
        <w:tab/>
        <w:t>Yecies, J.L., Zhang, H.H., Menon, S., Liu, S., Yecies, D., Lipovsky, A.I., et al., 2011. Akt Stimulates Hepatic SREBP1c and Lipogenesis through Parallel mTORC1-Dependent and Independent Pathways. Cell Metabolism 14(1): 21–32, Doi: 10.1016/j.cmet.2011.06.002.</w:t>
      </w:r>
    </w:p>
    <w:p w14:paraId="3EB4F4FA" w14:textId="77777777" w:rsidR="00E7425C" w:rsidRPr="00E7425C" w:rsidRDefault="00E7425C" w:rsidP="00E7425C">
      <w:pPr>
        <w:widowControl w:val="0"/>
        <w:autoSpaceDE w:val="0"/>
        <w:autoSpaceDN w:val="0"/>
        <w:adjustRightInd w:val="0"/>
        <w:spacing w:before="100" w:after="100"/>
        <w:ind w:left="640" w:hanging="640"/>
        <w:rPr>
          <w:rFonts w:ascii="Cambria" w:eastAsia="Times New Roman" w:hAnsi="Cambria" w:cs="Times New Roman"/>
          <w:noProof/>
        </w:rPr>
      </w:pPr>
      <w:r w:rsidRPr="00E7425C">
        <w:rPr>
          <w:rFonts w:ascii="Cambria" w:eastAsia="Times New Roman" w:hAnsi="Cambria" w:cs="Times New Roman"/>
          <w:noProof/>
        </w:rPr>
        <w:t>[9]</w:t>
      </w:r>
      <w:r w:rsidRPr="00E7425C">
        <w:rPr>
          <w:rFonts w:ascii="Cambria" w:eastAsia="Times New Roman" w:hAnsi="Cambria" w:cs="Times New Roman"/>
          <w:noProof/>
        </w:rPr>
        <w:tab/>
        <w:t>Chakrabarti, P., English, T., Shi, J., Smas, C.M., Kandror, K. V., 2010. Mammalian target of rapamycin complex 1 suppresses lipolysis, stimulates lipogenesis, and promotes fat storage. Diabetes 59(4): 775–81, Doi: 10.2337/db09-1602.</w:t>
      </w:r>
    </w:p>
    <w:p w14:paraId="3F26F542" w14:textId="77777777" w:rsidR="00E7425C" w:rsidRPr="00E7425C" w:rsidRDefault="00E7425C" w:rsidP="00E7425C">
      <w:pPr>
        <w:widowControl w:val="0"/>
        <w:autoSpaceDE w:val="0"/>
        <w:autoSpaceDN w:val="0"/>
        <w:adjustRightInd w:val="0"/>
        <w:spacing w:before="100" w:after="100"/>
        <w:ind w:left="640" w:hanging="640"/>
        <w:rPr>
          <w:rFonts w:ascii="Cambria" w:eastAsia="Times New Roman" w:hAnsi="Cambria" w:cs="Times New Roman"/>
          <w:noProof/>
        </w:rPr>
      </w:pPr>
      <w:r w:rsidRPr="00E7425C">
        <w:rPr>
          <w:rFonts w:ascii="Cambria" w:eastAsia="Times New Roman" w:hAnsi="Cambria" w:cs="Times New Roman"/>
          <w:noProof/>
        </w:rPr>
        <w:t>[10]</w:t>
      </w:r>
      <w:r w:rsidRPr="00E7425C">
        <w:rPr>
          <w:rFonts w:ascii="Cambria" w:eastAsia="Times New Roman" w:hAnsi="Cambria" w:cs="Times New Roman"/>
          <w:noProof/>
        </w:rPr>
        <w:tab/>
        <w:t>Li, S., Brown, M.S., Goldstein, J.L., 2010. Bifurcation of insulin signaling pathway in rat liver: mTORC1 required for stimulation of lipogenesis, but not inhibition of gluconeogenesis. Proceedings of the National Academy of Sciences of the United States of America 107(8): 3441–6, Doi: 10.1073/pnas.0914798107.</w:t>
      </w:r>
    </w:p>
    <w:p w14:paraId="549BC808" w14:textId="77777777" w:rsidR="00E7425C" w:rsidRPr="00E7425C" w:rsidRDefault="00E7425C" w:rsidP="00E7425C">
      <w:pPr>
        <w:widowControl w:val="0"/>
        <w:autoSpaceDE w:val="0"/>
        <w:autoSpaceDN w:val="0"/>
        <w:adjustRightInd w:val="0"/>
        <w:spacing w:before="100" w:after="100"/>
        <w:ind w:left="640" w:hanging="640"/>
        <w:rPr>
          <w:rFonts w:ascii="Cambria" w:eastAsia="Times New Roman" w:hAnsi="Cambria" w:cs="Times New Roman"/>
          <w:noProof/>
        </w:rPr>
      </w:pPr>
      <w:r w:rsidRPr="00E7425C">
        <w:rPr>
          <w:rFonts w:ascii="Cambria" w:eastAsia="Times New Roman" w:hAnsi="Cambria" w:cs="Times New Roman"/>
          <w:noProof/>
        </w:rPr>
        <w:t>[11]</w:t>
      </w:r>
      <w:r w:rsidRPr="00E7425C">
        <w:rPr>
          <w:rFonts w:ascii="Cambria" w:eastAsia="Times New Roman" w:hAnsi="Cambria" w:cs="Times New Roman"/>
          <w:noProof/>
        </w:rPr>
        <w:tab/>
        <w:t>Lu, B., Bridges, D., Yang, Y., Fisher, K., Cheng, A., Chang, L., et al., 2014. Metabolic crosstalk: molecular links between glycogen and lipid metabolism in obesity. Diabetes 63(9): 2935–48, Doi: 10.2337/db13-1531.</w:t>
      </w:r>
    </w:p>
    <w:p w14:paraId="7755B9B0" w14:textId="77777777" w:rsidR="00E7425C" w:rsidRPr="00E7425C" w:rsidRDefault="00E7425C" w:rsidP="00E7425C">
      <w:pPr>
        <w:widowControl w:val="0"/>
        <w:autoSpaceDE w:val="0"/>
        <w:autoSpaceDN w:val="0"/>
        <w:adjustRightInd w:val="0"/>
        <w:spacing w:before="100" w:after="100"/>
        <w:ind w:left="640" w:hanging="640"/>
        <w:rPr>
          <w:rFonts w:ascii="Cambria" w:eastAsia="Times New Roman" w:hAnsi="Cambria" w:cs="Times New Roman"/>
          <w:noProof/>
        </w:rPr>
      </w:pPr>
      <w:r w:rsidRPr="00E7425C">
        <w:rPr>
          <w:rFonts w:ascii="Cambria" w:eastAsia="Times New Roman" w:hAnsi="Cambria" w:cs="Times New Roman"/>
          <w:noProof/>
        </w:rPr>
        <w:t>[12]</w:t>
      </w:r>
      <w:r w:rsidRPr="00E7425C">
        <w:rPr>
          <w:rFonts w:ascii="Cambria" w:eastAsia="Times New Roman" w:hAnsi="Cambria" w:cs="Times New Roman"/>
          <w:noProof/>
        </w:rPr>
        <w:tab/>
        <w:t>Zhang, H.H., Huang, J., Düvel, K., Boback, B., Wu, S., Squillace, R.M., et al., 2009. Insulin stimulates adipogenesis through the Akt-TSC2-mTORC1 pathway. PloS One 4(7): e6189, Doi: 10.1371/journal.pone.0006189.</w:t>
      </w:r>
    </w:p>
    <w:p w14:paraId="2EC18C86" w14:textId="77777777" w:rsidR="00E7425C" w:rsidRPr="00E7425C" w:rsidRDefault="00E7425C" w:rsidP="00E7425C">
      <w:pPr>
        <w:widowControl w:val="0"/>
        <w:autoSpaceDE w:val="0"/>
        <w:autoSpaceDN w:val="0"/>
        <w:adjustRightInd w:val="0"/>
        <w:spacing w:before="100" w:after="100"/>
        <w:ind w:left="640" w:hanging="640"/>
        <w:rPr>
          <w:rFonts w:ascii="Cambria" w:eastAsia="Times New Roman" w:hAnsi="Cambria" w:cs="Times New Roman"/>
          <w:noProof/>
        </w:rPr>
      </w:pPr>
      <w:r w:rsidRPr="00E7425C">
        <w:rPr>
          <w:rFonts w:ascii="Cambria" w:eastAsia="Times New Roman" w:hAnsi="Cambria" w:cs="Times New Roman"/>
          <w:noProof/>
        </w:rPr>
        <w:t>[13]</w:t>
      </w:r>
      <w:r w:rsidRPr="00E7425C">
        <w:rPr>
          <w:rFonts w:ascii="Cambria" w:eastAsia="Times New Roman" w:hAnsi="Cambria" w:cs="Times New Roman"/>
          <w:noProof/>
        </w:rPr>
        <w:tab/>
        <w:t>Hatfield, I., Harvey, I., Yates, E.R., Redd, J.R., Reiter, L.T., Bridges, D., 2015. The role of TORC1 in muscle development in Drosophila. Scientific Reports 5: 9676, Doi: 10.1038/srep09676.</w:t>
      </w:r>
    </w:p>
    <w:p w14:paraId="5238C69F" w14:textId="77777777" w:rsidR="00E7425C" w:rsidRPr="00E7425C" w:rsidRDefault="00E7425C" w:rsidP="00E7425C">
      <w:pPr>
        <w:widowControl w:val="0"/>
        <w:autoSpaceDE w:val="0"/>
        <w:autoSpaceDN w:val="0"/>
        <w:adjustRightInd w:val="0"/>
        <w:spacing w:before="100" w:after="100"/>
        <w:ind w:left="640" w:hanging="640"/>
        <w:rPr>
          <w:rFonts w:ascii="Cambria" w:eastAsia="Times New Roman" w:hAnsi="Cambria" w:cs="Times New Roman"/>
          <w:noProof/>
        </w:rPr>
      </w:pPr>
      <w:r w:rsidRPr="00E7425C">
        <w:rPr>
          <w:rFonts w:ascii="Cambria" w:eastAsia="Times New Roman" w:hAnsi="Cambria" w:cs="Times New Roman"/>
          <w:noProof/>
        </w:rPr>
        <w:t>[14]</w:t>
      </w:r>
      <w:r w:rsidRPr="00E7425C">
        <w:rPr>
          <w:rFonts w:ascii="Cambria" w:eastAsia="Times New Roman" w:hAnsi="Cambria" w:cs="Times New Roman"/>
          <w:noProof/>
        </w:rPr>
        <w:tab/>
        <w:t>Erbay, E., Chen, J., 2001. The mammalian target of rapamycin regulates C2C12 myogenesis via a kinase-independent mechanism. The Journal of Biological Chemistry 276(39): 36079–82, Doi: 10.1074/jbc.C100406200.</w:t>
      </w:r>
    </w:p>
    <w:p w14:paraId="6728A8B6" w14:textId="77777777" w:rsidR="00E7425C" w:rsidRPr="00E7425C" w:rsidRDefault="00E7425C" w:rsidP="00E7425C">
      <w:pPr>
        <w:widowControl w:val="0"/>
        <w:autoSpaceDE w:val="0"/>
        <w:autoSpaceDN w:val="0"/>
        <w:adjustRightInd w:val="0"/>
        <w:spacing w:before="100" w:after="100"/>
        <w:ind w:left="640" w:hanging="640"/>
        <w:rPr>
          <w:rFonts w:ascii="Cambria" w:eastAsia="Times New Roman" w:hAnsi="Cambria" w:cs="Times New Roman"/>
          <w:noProof/>
        </w:rPr>
      </w:pPr>
      <w:r w:rsidRPr="00E7425C">
        <w:rPr>
          <w:rFonts w:ascii="Cambria" w:eastAsia="Times New Roman" w:hAnsi="Cambria" w:cs="Times New Roman"/>
          <w:noProof/>
        </w:rPr>
        <w:t>[15]</w:t>
      </w:r>
      <w:r w:rsidRPr="00E7425C">
        <w:rPr>
          <w:rFonts w:ascii="Cambria" w:eastAsia="Times New Roman" w:hAnsi="Cambria" w:cs="Times New Roman"/>
          <w:noProof/>
        </w:rPr>
        <w:tab/>
        <w:t>Shah, O.J., Wang, Z., Hunter, T., 2004. Inappropriate activation of the TSC/Rheb/mTOR/S6K cassette induces IRS1/2 depletion, insulin resistance, and cell survival deficiencies. Current Biology 14(18): 1650–6, Doi: 10.1016/j.cub.2004.08.026.</w:t>
      </w:r>
    </w:p>
    <w:p w14:paraId="1DDD3DFD" w14:textId="77777777" w:rsidR="00E7425C" w:rsidRPr="00E7425C" w:rsidRDefault="00E7425C" w:rsidP="00E7425C">
      <w:pPr>
        <w:widowControl w:val="0"/>
        <w:autoSpaceDE w:val="0"/>
        <w:autoSpaceDN w:val="0"/>
        <w:adjustRightInd w:val="0"/>
        <w:spacing w:before="100" w:after="100"/>
        <w:ind w:left="640" w:hanging="640"/>
        <w:rPr>
          <w:rFonts w:ascii="Cambria" w:eastAsia="Times New Roman" w:hAnsi="Cambria" w:cs="Times New Roman"/>
          <w:noProof/>
        </w:rPr>
      </w:pPr>
      <w:r w:rsidRPr="00E7425C">
        <w:rPr>
          <w:rFonts w:ascii="Cambria" w:eastAsia="Times New Roman" w:hAnsi="Cambria" w:cs="Times New Roman"/>
          <w:noProof/>
        </w:rPr>
        <w:t>[16]</w:t>
      </w:r>
      <w:r w:rsidRPr="00E7425C">
        <w:rPr>
          <w:rFonts w:ascii="Cambria" w:eastAsia="Times New Roman" w:hAnsi="Cambria" w:cs="Times New Roman"/>
          <w:noProof/>
        </w:rPr>
        <w:tab/>
        <w:t>DeFronzo, R.A., Ferrannini, E., Sato, Y., Felig, P., Wahren, J., 1981. Synergistic interaction between exercise and insulin on peripheral glucose uptake. The Journal of Clinical Investigation 68(6): 1468–74.</w:t>
      </w:r>
    </w:p>
    <w:p w14:paraId="4B9FCDA7" w14:textId="77777777" w:rsidR="00E7425C" w:rsidRPr="00E7425C" w:rsidRDefault="00E7425C" w:rsidP="00E7425C">
      <w:pPr>
        <w:widowControl w:val="0"/>
        <w:autoSpaceDE w:val="0"/>
        <w:autoSpaceDN w:val="0"/>
        <w:adjustRightInd w:val="0"/>
        <w:spacing w:before="100" w:after="100"/>
        <w:ind w:left="640" w:hanging="640"/>
        <w:rPr>
          <w:rFonts w:ascii="Cambria" w:eastAsia="Times New Roman" w:hAnsi="Cambria" w:cs="Times New Roman"/>
          <w:noProof/>
        </w:rPr>
      </w:pPr>
      <w:r w:rsidRPr="00E7425C">
        <w:rPr>
          <w:rFonts w:ascii="Cambria" w:eastAsia="Times New Roman" w:hAnsi="Cambria" w:cs="Times New Roman"/>
          <w:noProof/>
        </w:rPr>
        <w:t>[17]</w:t>
      </w:r>
      <w:r w:rsidRPr="00E7425C">
        <w:rPr>
          <w:rFonts w:ascii="Cambria" w:eastAsia="Times New Roman" w:hAnsi="Cambria" w:cs="Times New Roman"/>
          <w:noProof/>
        </w:rPr>
        <w:tab/>
        <w:t>Rolfe, D.F., Brown, G.C., 1997. Cellular energy utilization and molecular origin of standard metabolic rate in mammals. Physiological Reviews 77(3): 731–58.</w:t>
      </w:r>
    </w:p>
    <w:p w14:paraId="4CA16917" w14:textId="77777777" w:rsidR="00E7425C" w:rsidRPr="00E7425C" w:rsidRDefault="00E7425C" w:rsidP="00E7425C">
      <w:pPr>
        <w:widowControl w:val="0"/>
        <w:autoSpaceDE w:val="0"/>
        <w:autoSpaceDN w:val="0"/>
        <w:adjustRightInd w:val="0"/>
        <w:spacing w:before="100" w:after="100"/>
        <w:ind w:left="640" w:hanging="640"/>
        <w:rPr>
          <w:rFonts w:ascii="Cambria" w:eastAsia="Times New Roman" w:hAnsi="Cambria" w:cs="Times New Roman"/>
          <w:noProof/>
        </w:rPr>
      </w:pPr>
      <w:r w:rsidRPr="00E7425C">
        <w:rPr>
          <w:rFonts w:ascii="Cambria" w:eastAsia="Times New Roman" w:hAnsi="Cambria" w:cs="Times New Roman"/>
          <w:noProof/>
        </w:rPr>
        <w:t>[18]</w:t>
      </w:r>
      <w:r w:rsidRPr="00E7425C">
        <w:rPr>
          <w:rFonts w:ascii="Cambria" w:eastAsia="Times New Roman" w:hAnsi="Cambria" w:cs="Times New Roman"/>
          <w:noProof/>
        </w:rPr>
        <w:tab/>
        <w:t>Bentzinger, C.F., Romanino, K., Cloëtta, D., Lin, S., Mascarenhas, J.B., Oliveri, F., et al., 2008. Skeletal muscle-specific ablation of raptor, but not of rictor, causes metabolic changes and results in muscle dystrophy. Cell Metabolism 8(5): 411–24, Doi: 10.1016/j.cmet.2008.10.002.</w:t>
      </w:r>
    </w:p>
    <w:p w14:paraId="674986FF" w14:textId="77777777" w:rsidR="00E7425C" w:rsidRPr="00E7425C" w:rsidRDefault="00E7425C" w:rsidP="00E7425C">
      <w:pPr>
        <w:widowControl w:val="0"/>
        <w:autoSpaceDE w:val="0"/>
        <w:autoSpaceDN w:val="0"/>
        <w:adjustRightInd w:val="0"/>
        <w:spacing w:before="100" w:after="100"/>
        <w:ind w:left="640" w:hanging="640"/>
        <w:rPr>
          <w:rFonts w:ascii="Cambria" w:eastAsia="Times New Roman" w:hAnsi="Cambria" w:cs="Times New Roman"/>
          <w:noProof/>
        </w:rPr>
      </w:pPr>
      <w:r w:rsidRPr="00E7425C">
        <w:rPr>
          <w:rFonts w:ascii="Cambria" w:eastAsia="Times New Roman" w:hAnsi="Cambria" w:cs="Times New Roman"/>
          <w:noProof/>
        </w:rPr>
        <w:t>[19]</w:t>
      </w:r>
      <w:r w:rsidRPr="00E7425C">
        <w:rPr>
          <w:rFonts w:ascii="Cambria" w:eastAsia="Times New Roman" w:hAnsi="Cambria" w:cs="Times New Roman"/>
          <w:noProof/>
        </w:rPr>
        <w:tab/>
        <w:t>Risson, V., Mazelin, L., Roceri, M., Sanchez, H., Moncollin, V., Corneloup, C., et al., 2009. Muscle inactivation of mTOR causes metabolic and dystrophin defects leading to severe myopathy. The Journal of Cell Biology 187(6): 859–74, Doi: 10.1083/jcb.200903131.</w:t>
      </w:r>
    </w:p>
    <w:p w14:paraId="0ACCD735" w14:textId="77777777" w:rsidR="00E7425C" w:rsidRPr="00E7425C" w:rsidRDefault="00E7425C" w:rsidP="00E7425C">
      <w:pPr>
        <w:widowControl w:val="0"/>
        <w:autoSpaceDE w:val="0"/>
        <w:autoSpaceDN w:val="0"/>
        <w:adjustRightInd w:val="0"/>
        <w:spacing w:before="100" w:after="100"/>
        <w:ind w:left="640" w:hanging="640"/>
        <w:rPr>
          <w:rFonts w:ascii="Cambria" w:eastAsia="Times New Roman" w:hAnsi="Cambria" w:cs="Times New Roman"/>
          <w:noProof/>
        </w:rPr>
      </w:pPr>
      <w:r w:rsidRPr="00E7425C">
        <w:rPr>
          <w:rFonts w:ascii="Cambria" w:eastAsia="Times New Roman" w:hAnsi="Cambria" w:cs="Times New Roman"/>
          <w:noProof/>
        </w:rPr>
        <w:t>[20]</w:t>
      </w:r>
      <w:r w:rsidRPr="00E7425C">
        <w:rPr>
          <w:rFonts w:ascii="Cambria" w:eastAsia="Times New Roman" w:hAnsi="Cambria" w:cs="Times New Roman"/>
          <w:noProof/>
        </w:rPr>
        <w:tab/>
        <w:t>Bentzinger, C.F., Lin, S., Romanino, K., Castets, P., Guridi, M., Summermatter, S., et al., 2013. Differential response of skeletal muscles to mTORC1 signaling during atrophy and hypertrophy. Skeletal Muscle 3(1): 6, Doi: 10.1186/2044-5040-3-6.</w:t>
      </w:r>
    </w:p>
    <w:p w14:paraId="6F68B550" w14:textId="77777777" w:rsidR="00E7425C" w:rsidRPr="00E7425C" w:rsidRDefault="00E7425C" w:rsidP="00E7425C">
      <w:pPr>
        <w:widowControl w:val="0"/>
        <w:autoSpaceDE w:val="0"/>
        <w:autoSpaceDN w:val="0"/>
        <w:adjustRightInd w:val="0"/>
        <w:spacing w:before="100" w:after="100"/>
        <w:ind w:left="640" w:hanging="640"/>
        <w:rPr>
          <w:rFonts w:ascii="Cambria" w:eastAsia="Times New Roman" w:hAnsi="Cambria" w:cs="Times New Roman"/>
          <w:noProof/>
        </w:rPr>
      </w:pPr>
      <w:r w:rsidRPr="00E7425C">
        <w:rPr>
          <w:rFonts w:ascii="Cambria" w:eastAsia="Times New Roman" w:hAnsi="Cambria" w:cs="Times New Roman"/>
          <w:noProof/>
        </w:rPr>
        <w:t>[21]</w:t>
      </w:r>
      <w:r w:rsidRPr="00E7425C">
        <w:rPr>
          <w:rFonts w:ascii="Cambria" w:eastAsia="Times New Roman" w:hAnsi="Cambria" w:cs="Times New Roman"/>
          <w:noProof/>
        </w:rPr>
        <w:tab/>
        <w:t>Castets, P., Lin, S., Rion, N., Di Fulvio, S., Romanino, K., Guridi, M., et al., 2013. Sustained activation of mTORC1 in skeletal muscle inhibits constitutive and starvation-induced autophagy and causes a severe, late-onset myopathy. Cell Metabolism 17(5): 731–44, Doi: 10.1016/j.cmet.2013.03.015.</w:t>
      </w:r>
    </w:p>
    <w:p w14:paraId="1F00AC96" w14:textId="77777777" w:rsidR="00E7425C" w:rsidRPr="00E7425C" w:rsidRDefault="00E7425C" w:rsidP="00E7425C">
      <w:pPr>
        <w:widowControl w:val="0"/>
        <w:autoSpaceDE w:val="0"/>
        <w:autoSpaceDN w:val="0"/>
        <w:adjustRightInd w:val="0"/>
        <w:spacing w:before="100" w:after="100"/>
        <w:ind w:left="640" w:hanging="640"/>
        <w:rPr>
          <w:rFonts w:ascii="Cambria" w:eastAsia="Times New Roman" w:hAnsi="Cambria" w:cs="Times New Roman"/>
          <w:noProof/>
        </w:rPr>
      </w:pPr>
      <w:r w:rsidRPr="00E7425C">
        <w:rPr>
          <w:rFonts w:ascii="Cambria" w:eastAsia="Times New Roman" w:hAnsi="Cambria" w:cs="Times New Roman"/>
          <w:noProof/>
        </w:rPr>
        <w:t>[22]</w:t>
      </w:r>
      <w:r w:rsidRPr="00E7425C">
        <w:rPr>
          <w:rFonts w:ascii="Cambria" w:eastAsia="Times New Roman" w:hAnsi="Cambria" w:cs="Times New Roman"/>
          <w:noProof/>
        </w:rPr>
        <w:tab/>
        <w:t>Guridi, M., Tintignac, L.A., Lin, S., Kupr, B., Castets, P., Rüegg, M.A., 2015. Activation of mTORC1 in skeletal muscle regulates whole-body metabolism through FGF21. Science Signaling 8(402): ra113–ra113, Doi: 10.1126/scisignal.aab3715.</w:t>
      </w:r>
    </w:p>
    <w:p w14:paraId="77E9A6F8" w14:textId="77777777" w:rsidR="00E7425C" w:rsidRPr="00E7425C" w:rsidRDefault="00E7425C" w:rsidP="00E7425C">
      <w:pPr>
        <w:widowControl w:val="0"/>
        <w:autoSpaceDE w:val="0"/>
        <w:autoSpaceDN w:val="0"/>
        <w:adjustRightInd w:val="0"/>
        <w:spacing w:before="100" w:after="100"/>
        <w:ind w:left="640" w:hanging="640"/>
        <w:rPr>
          <w:rFonts w:ascii="Cambria" w:eastAsia="Times New Roman" w:hAnsi="Cambria" w:cs="Times New Roman"/>
          <w:noProof/>
        </w:rPr>
      </w:pPr>
      <w:r w:rsidRPr="00E7425C">
        <w:rPr>
          <w:rFonts w:ascii="Cambria" w:eastAsia="Times New Roman" w:hAnsi="Cambria" w:cs="Times New Roman"/>
          <w:noProof/>
        </w:rPr>
        <w:t>[23]</w:t>
      </w:r>
      <w:r w:rsidRPr="00E7425C">
        <w:rPr>
          <w:rFonts w:ascii="Cambria" w:eastAsia="Times New Roman" w:hAnsi="Cambria" w:cs="Times New Roman"/>
          <w:noProof/>
        </w:rPr>
        <w:tab/>
        <w:t>Cunningham, J.T., Rodgers, J.T., Arlow, D.H., Vazquez, F., Mootha, V.K., Puigserver, P., 2007. mTOR controls mitochondrial oxidative function through a YY1-PGC-1alpha transcriptional complex. Nature 450(7170): 736–40, Doi: 10.1038/nature06322.</w:t>
      </w:r>
    </w:p>
    <w:p w14:paraId="59B765F0" w14:textId="77777777" w:rsidR="00E7425C" w:rsidRPr="00E7425C" w:rsidRDefault="00E7425C" w:rsidP="00E7425C">
      <w:pPr>
        <w:widowControl w:val="0"/>
        <w:autoSpaceDE w:val="0"/>
        <w:autoSpaceDN w:val="0"/>
        <w:adjustRightInd w:val="0"/>
        <w:spacing w:before="100" w:after="100"/>
        <w:ind w:left="640" w:hanging="640"/>
        <w:rPr>
          <w:rFonts w:ascii="Cambria" w:eastAsia="Times New Roman" w:hAnsi="Cambria" w:cs="Times New Roman"/>
          <w:noProof/>
        </w:rPr>
      </w:pPr>
      <w:r w:rsidRPr="00E7425C">
        <w:rPr>
          <w:rFonts w:ascii="Cambria" w:eastAsia="Times New Roman" w:hAnsi="Cambria" w:cs="Times New Roman"/>
          <w:noProof/>
        </w:rPr>
        <w:t>[24]</w:t>
      </w:r>
      <w:r w:rsidRPr="00E7425C">
        <w:rPr>
          <w:rFonts w:ascii="Cambria" w:eastAsia="Times New Roman" w:hAnsi="Cambria" w:cs="Times New Roman"/>
          <w:noProof/>
        </w:rPr>
        <w:tab/>
        <w:t>Ramanathan, A., Schreiber, S.L., 2009. Direct control of mitochondrial function by mTOR. Proceedings of the National Academy of Sciences of the United States of America 106(52): 22229–32, Doi: 10.1073/pnas.0912074106.</w:t>
      </w:r>
    </w:p>
    <w:p w14:paraId="6BCE8D1D" w14:textId="77777777" w:rsidR="00E7425C" w:rsidRPr="00E7425C" w:rsidRDefault="00E7425C" w:rsidP="00E7425C">
      <w:pPr>
        <w:widowControl w:val="0"/>
        <w:autoSpaceDE w:val="0"/>
        <w:autoSpaceDN w:val="0"/>
        <w:adjustRightInd w:val="0"/>
        <w:spacing w:before="100" w:after="100"/>
        <w:ind w:left="640" w:hanging="640"/>
        <w:rPr>
          <w:rFonts w:ascii="Cambria" w:eastAsia="Times New Roman" w:hAnsi="Cambria" w:cs="Times New Roman"/>
          <w:noProof/>
        </w:rPr>
      </w:pPr>
      <w:r w:rsidRPr="00E7425C">
        <w:rPr>
          <w:rFonts w:ascii="Cambria" w:eastAsia="Times New Roman" w:hAnsi="Cambria" w:cs="Times New Roman"/>
          <w:noProof/>
        </w:rPr>
        <w:t>[25]</w:t>
      </w:r>
      <w:r w:rsidRPr="00E7425C">
        <w:rPr>
          <w:rFonts w:ascii="Cambria" w:eastAsia="Times New Roman" w:hAnsi="Cambria" w:cs="Times New Roman"/>
          <w:noProof/>
        </w:rPr>
        <w:tab/>
        <w:t>Koyanagi, M., Asahara, S.-I., Matsuda, T., Hashimoto, N., Shigeyama, Y., Shibutani, Y., et al., 2011. Ablation of TSC2 enhances insulin secretion by increasing the number of mitochondria through activation of mTORC1. PLoS ONE 6(8), Doi: 10.1371/journal.pone.0023238.</w:t>
      </w:r>
    </w:p>
    <w:p w14:paraId="6E088512" w14:textId="77777777" w:rsidR="00E7425C" w:rsidRPr="00E7425C" w:rsidRDefault="00E7425C" w:rsidP="00E7425C">
      <w:pPr>
        <w:widowControl w:val="0"/>
        <w:autoSpaceDE w:val="0"/>
        <w:autoSpaceDN w:val="0"/>
        <w:adjustRightInd w:val="0"/>
        <w:spacing w:before="100" w:after="100"/>
        <w:ind w:left="640" w:hanging="640"/>
        <w:rPr>
          <w:rFonts w:ascii="Cambria" w:eastAsia="Times New Roman" w:hAnsi="Cambria" w:cs="Times New Roman"/>
          <w:noProof/>
        </w:rPr>
      </w:pPr>
      <w:r w:rsidRPr="00E7425C">
        <w:rPr>
          <w:rFonts w:ascii="Cambria" w:eastAsia="Times New Roman" w:hAnsi="Cambria" w:cs="Times New Roman"/>
          <w:noProof/>
        </w:rPr>
        <w:t>[26]</w:t>
      </w:r>
      <w:r w:rsidRPr="00E7425C">
        <w:rPr>
          <w:rFonts w:ascii="Cambria" w:eastAsia="Times New Roman" w:hAnsi="Cambria" w:cs="Times New Roman"/>
          <w:noProof/>
        </w:rPr>
        <w:tab/>
        <w:t>Fujita, S., Dreyer, H.C., Drummond, M.J., Glynn, E.L., Cadenas, J.G., Yoshizawa, F., et al., 2007. Nutrient signalling in the regulation of human muscle protein synthesis. The Journal of Physiology 582(Pt 2): 813–23, Doi: 10.1113/jphysiol.2007.134593.</w:t>
      </w:r>
    </w:p>
    <w:p w14:paraId="57E60756" w14:textId="77777777" w:rsidR="00E7425C" w:rsidRPr="00E7425C" w:rsidRDefault="00E7425C" w:rsidP="00E7425C">
      <w:pPr>
        <w:widowControl w:val="0"/>
        <w:autoSpaceDE w:val="0"/>
        <w:autoSpaceDN w:val="0"/>
        <w:adjustRightInd w:val="0"/>
        <w:spacing w:before="100" w:after="100"/>
        <w:ind w:left="640" w:hanging="640"/>
        <w:rPr>
          <w:rFonts w:ascii="Cambria" w:eastAsia="Times New Roman" w:hAnsi="Cambria" w:cs="Times New Roman"/>
          <w:noProof/>
        </w:rPr>
      </w:pPr>
      <w:r w:rsidRPr="00E7425C">
        <w:rPr>
          <w:rFonts w:ascii="Cambria" w:eastAsia="Times New Roman" w:hAnsi="Cambria" w:cs="Times New Roman"/>
          <w:noProof/>
        </w:rPr>
        <w:t>[27]</w:t>
      </w:r>
      <w:r w:rsidRPr="00E7425C">
        <w:rPr>
          <w:rFonts w:ascii="Cambria" w:eastAsia="Times New Roman" w:hAnsi="Cambria" w:cs="Times New Roman"/>
          <w:noProof/>
        </w:rPr>
        <w:tab/>
        <w:t>Cuthbertson, D., Smith, K., Babraj, J., Leese, G., Waddell, T., Atherton, P., et al., 2005. Anabolic signaling deficits underlie amino acid resistance of wasting, aging muscle. The FASEB Journal : Official Publication of the Federation of American Societies for Experimental Biology 19(3): 422–4, Doi: 10.1096/fj.04-2640fje.</w:t>
      </w:r>
    </w:p>
    <w:p w14:paraId="2EB45B90" w14:textId="77777777" w:rsidR="00E7425C" w:rsidRPr="00E7425C" w:rsidRDefault="00E7425C" w:rsidP="00E7425C">
      <w:pPr>
        <w:widowControl w:val="0"/>
        <w:autoSpaceDE w:val="0"/>
        <w:autoSpaceDN w:val="0"/>
        <w:adjustRightInd w:val="0"/>
        <w:spacing w:before="100" w:after="100"/>
        <w:ind w:left="640" w:hanging="640"/>
        <w:rPr>
          <w:rFonts w:ascii="Cambria" w:eastAsia="Times New Roman" w:hAnsi="Cambria" w:cs="Times New Roman"/>
          <w:noProof/>
        </w:rPr>
      </w:pPr>
      <w:r w:rsidRPr="00E7425C">
        <w:rPr>
          <w:rFonts w:ascii="Cambria" w:eastAsia="Times New Roman" w:hAnsi="Cambria" w:cs="Times New Roman"/>
          <w:noProof/>
        </w:rPr>
        <w:t>[28]</w:t>
      </w:r>
      <w:r w:rsidRPr="00E7425C">
        <w:rPr>
          <w:rFonts w:ascii="Cambria" w:eastAsia="Times New Roman" w:hAnsi="Cambria" w:cs="Times New Roman"/>
          <w:noProof/>
        </w:rPr>
        <w:tab/>
        <w:t>Tschöp, M.H., Speakman, J.R., Arch, J.R.S., Auwerx, J., Brüning, J.C., Chan, L., et al., 2011. A guide to analysis of mouse energy metabolism. Nature Methods 9(1): 57–63, Doi: 10.1038/nmeth.1806.</w:t>
      </w:r>
    </w:p>
    <w:p w14:paraId="58297DAD" w14:textId="77777777" w:rsidR="00E7425C" w:rsidRPr="00E7425C" w:rsidRDefault="00E7425C" w:rsidP="00E7425C">
      <w:pPr>
        <w:widowControl w:val="0"/>
        <w:autoSpaceDE w:val="0"/>
        <w:autoSpaceDN w:val="0"/>
        <w:adjustRightInd w:val="0"/>
        <w:spacing w:before="100" w:after="100"/>
        <w:ind w:left="640" w:hanging="640"/>
        <w:rPr>
          <w:rFonts w:ascii="Cambria" w:eastAsia="Times New Roman" w:hAnsi="Cambria" w:cs="Times New Roman"/>
          <w:noProof/>
        </w:rPr>
      </w:pPr>
      <w:r w:rsidRPr="00E7425C">
        <w:rPr>
          <w:rFonts w:ascii="Cambria" w:eastAsia="Times New Roman" w:hAnsi="Cambria" w:cs="Times New Roman"/>
          <w:noProof/>
        </w:rPr>
        <w:t>[29]</w:t>
      </w:r>
      <w:r w:rsidRPr="00E7425C">
        <w:rPr>
          <w:rFonts w:ascii="Cambria" w:eastAsia="Times New Roman" w:hAnsi="Cambria" w:cs="Times New Roman"/>
          <w:noProof/>
        </w:rPr>
        <w:tab/>
        <w:t>Cheng, A., Zhang, M., Gentry, M.S., Worby, C.A., Dixon, J.E., Saltiel, A.R., 2007. A role for AGL ubiquitination in the glycogen storage disorders of Lafora and Cori’s disease. Genes &amp; Development 21(19): 2399–409, Doi: 10.1101/gad.1553207.</w:t>
      </w:r>
    </w:p>
    <w:p w14:paraId="4AC731EF" w14:textId="77777777" w:rsidR="00E7425C" w:rsidRPr="00E7425C" w:rsidRDefault="00E7425C" w:rsidP="00E7425C">
      <w:pPr>
        <w:widowControl w:val="0"/>
        <w:autoSpaceDE w:val="0"/>
        <w:autoSpaceDN w:val="0"/>
        <w:adjustRightInd w:val="0"/>
        <w:spacing w:before="100" w:after="100"/>
        <w:ind w:left="640" w:hanging="640"/>
        <w:rPr>
          <w:rFonts w:ascii="Cambria" w:eastAsia="Times New Roman" w:hAnsi="Cambria" w:cs="Times New Roman"/>
          <w:noProof/>
        </w:rPr>
      </w:pPr>
      <w:r w:rsidRPr="00E7425C">
        <w:rPr>
          <w:rFonts w:ascii="Cambria" w:eastAsia="Times New Roman" w:hAnsi="Cambria" w:cs="Times New Roman"/>
          <w:noProof/>
        </w:rPr>
        <w:t>[30]</w:t>
      </w:r>
      <w:r w:rsidRPr="00E7425C">
        <w:rPr>
          <w:rFonts w:ascii="Cambria" w:eastAsia="Times New Roman" w:hAnsi="Cambria" w:cs="Times New Roman"/>
          <w:noProof/>
        </w:rPr>
        <w:tab/>
        <w:t>Cheng, A., Zhang, M., Okubo, M., Omichi, K., Saltiel, A.R., 2009. Distinct mutations in the glycogen debranching enzyme found in glycogen storage disease type III lead to impairment in diverse cellular functions. Human Molecular Genetics 18(11): 2045–52, Doi: 10.1093/hmg/ddp128.</w:t>
      </w:r>
    </w:p>
    <w:p w14:paraId="56D380BA" w14:textId="77777777" w:rsidR="00E7425C" w:rsidRPr="00E7425C" w:rsidRDefault="00E7425C" w:rsidP="00E7425C">
      <w:pPr>
        <w:widowControl w:val="0"/>
        <w:autoSpaceDE w:val="0"/>
        <w:autoSpaceDN w:val="0"/>
        <w:adjustRightInd w:val="0"/>
        <w:spacing w:before="100" w:after="100"/>
        <w:ind w:left="640" w:hanging="640"/>
        <w:rPr>
          <w:rFonts w:ascii="Cambria" w:eastAsia="Times New Roman" w:hAnsi="Cambria" w:cs="Times New Roman"/>
          <w:noProof/>
        </w:rPr>
      </w:pPr>
      <w:r w:rsidRPr="00E7425C">
        <w:rPr>
          <w:rFonts w:ascii="Cambria" w:eastAsia="Times New Roman" w:hAnsi="Cambria" w:cs="Times New Roman"/>
          <w:noProof/>
        </w:rPr>
        <w:t>[31]</w:t>
      </w:r>
      <w:r w:rsidRPr="00E7425C">
        <w:rPr>
          <w:rFonts w:ascii="Cambria" w:eastAsia="Times New Roman" w:hAnsi="Cambria" w:cs="Times New Roman"/>
          <w:noProof/>
        </w:rPr>
        <w:tab/>
        <w:t>R Core Team., 2013. R: A Language and Environment for Statistical Computing.</w:t>
      </w:r>
    </w:p>
    <w:p w14:paraId="0AFE56C9" w14:textId="77777777" w:rsidR="00E7425C" w:rsidRPr="00E7425C" w:rsidRDefault="00E7425C" w:rsidP="00E7425C">
      <w:pPr>
        <w:widowControl w:val="0"/>
        <w:autoSpaceDE w:val="0"/>
        <w:autoSpaceDN w:val="0"/>
        <w:adjustRightInd w:val="0"/>
        <w:spacing w:before="100" w:after="100"/>
        <w:ind w:left="640" w:hanging="640"/>
        <w:rPr>
          <w:rFonts w:ascii="Cambria" w:eastAsia="Times New Roman" w:hAnsi="Cambria" w:cs="Times New Roman"/>
          <w:noProof/>
        </w:rPr>
      </w:pPr>
      <w:r w:rsidRPr="00E7425C">
        <w:rPr>
          <w:rFonts w:ascii="Cambria" w:eastAsia="Times New Roman" w:hAnsi="Cambria" w:cs="Times New Roman"/>
          <w:noProof/>
        </w:rPr>
        <w:t>[32]</w:t>
      </w:r>
      <w:r w:rsidRPr="00E7425C">
        <w:rPr>
          <w:rFonts w:ascii="Cambria" w:eastAsia="Times New Roman" w:hAnsi="Cambria" w:cs="Times New Roman"/>
          <w:noProof/>
        </w:rPr>
        <w:tab/>
        <w:t>Bates, D., Mächler, M., Bolker, B., Walker, S., 2014. Fitting Linear Mixed-Effects Models using lme4. ArXiv 1406.5823: 1–51.</w:t>
      </w:r>
    </w:p>
    <w:p w14:paraId="5A54101F" w14:textId="77777777" w:rsidR="00E7425C" w:rsidRPr="00E7425C" w:rsidRDefault="00E7425C" w:rsidP="00E7425C">
      <w:pPr>
        <w:widowControl w:val="0"/>
        <w:autoSpaceDE w:val="0"/>
        <w:autoSpaceDN w:val="0"/>
        <w:adjustRightInd w:val="0"/>
        <w:spacing w:before="100" w:after="100"/>
        <w:ind w:left="640" w:hanging="640"/>
        <w:rPr>
          <w:rFonts w:ascii="Cambria" w:eastAsia="Times New Roman" w:hAnsi="Cambria" w:cs="Times New Roman"/>
          <w:noProof/>
        </w:rPr>
      </w:pPr>
      <w:r w:rsidRPr="00E7425C">
        <w:rPr>
          <w:rFonts w:ascii="Cambria" w:eastAsia="Times New Roman" w:hAnsi="Cambria" w:cs="Times New Roman"/>
          <w:noProof/>
        </w:rPr>
        <w:t>[33]</w:t>
      </w:r>
      <w:r w:rsidRPr="00E7425C">
        <w:rPr>
          <w:rFonts w:ascii="Cambria" w:eastAsia="Times New Roman" w:hAnsi="Cambria" w:cs="Times New Roman"/>
          <w:noProof/>
        </w:rPr>
        <w:tab/>
        <w:t>Benjamini, Y., Hochberg, Y., 1995. Controlling the False Discovery Rate: A Practical and Powerful Approach to Multiple Testing. Journal of the Royal Statistical Society. Series B 57(1): 289–300.</w:t>
      </w:r>
    </w:p>
    <w:p w14:paraId="65FB4A74" w14:textId="77777777" w:rsidR="00E7425C" w:rsidRPr="00E7425C" w:rsidRDefault="00E7425C" w:rsidP="00E7425C">
      <w:pPr>
        <w:widowControl w:val="0"/>
        <w:autoSpaceDE w:val="0"/>
        <w:autoSpaceDN w:val="0"/>
        <w:adjustRightInd w:val="0"/>
        <w:spacing w:before="100" w:after="100"/>
        <w:ind w:left="640" w:hanging="640"/>
        <w:rPr>
          <w:rFonts w:ascii="Cambria" w:eastAsia="Times New Roman" w:hAnsi="Cambria" w:cs="Times New Roman"/>
          <w:noProof/>
        </w:rPr>
      </w:pPr>
      <w:r w:rsidRPr="00E7425C">
        <w:rPr>
          <w:rFonts w:ascii="Cambria" w:eastAsia="Times New Roman" w:hAnsi="Cambria" w:cs="Times New Roman"/>
          <w:noProof/>
        </w:rPr>
        <w:t>[34]</w:t>
      </w:r>
      <w:r w:rsidRPr="00E7425C">
        <w:rPr>
          <w:rFonts w:ascii="Cambria" w:eastAsia="Times New Roman" w:hAnsi="Cambria" w:cs="Times New Roman"/>
          <w:noProof/>
        </w:rPr>
        <w:tab/>
        <w:t>Kwiatkowski, D.J., Zhang, H., Bandura, J.L., Heiberger, K.M., Glogauer, M., el-Hashemite, N., et al., 2002. A mouse model of TSC1 reveals sex-dependent lethality from liver hemangiomas, and up-regulation of p70S6 kinase activity in Tsc1 null cells. Human Molecular Genetics 11(5): 525–34.</w:t>
      </w:r>
    </w:p>
    <w:p w14:paraId="74643222" w14:textId="77777777" w:rsidR="00E7425C" w:rsidRPr="00E7425C" w:rsidRDefault="00E7425C" w:rsidP="00E7425C">
      <w:pPr>
        <w:widowControl w:val="0"/>
        <w:autoSpaceDE w:val="0"/>
        <w:autoSpaceDN w:val="0"/>
        <w:adjustRightInd w:val="0"/>
        <w:spacing w:before="100" w:after="100"/>
        <w:ind w:left="640" w:hanging="640"/>
        <w:rPr>
          <w:rFonts w:ascii="Cambria" w:eastAsia="Times New Roman" w:hAnsi="Cambria" w:cs="Times New Roman"/>
          <w:noProof/>
        </w:rPr>
      </w:pPr>
      <w:r w:rsidRPr="00E7425C">
        <w:rPr>
          <w:rFonts w:ascii="Cambria" w:eastAsia="Times New Roman" w:hAnsi="Cambria" w:cs="Times New Roman"/>
          <w:noProof/>
        </w:rPr>
        <w:t>[35]</w:t>
      </w:r>
      <w:r w:rsidRPr="00E7425C">
        <w:rPr>
          <w:rFonts w:ascii="Cambria" w:eastAsia="Times New Roman" w:hAnsi="Cambria" w:cs="Times New Roman"/>
          <w:noProof/>
        </w:rPr>
        <w:tab/>
        <w:t>Brüning, J.C., Michael, M.D.D., Winnay, J.N., Hayashi, T., Hörsch, D., Accili, D., et al., 1998. A muscle-specific insulin receptor knockout exhibits features of the metabolic syndrome of NIDDM without altering glucose tolerance. Molecular Cell 2(5): 559–69, Doi: 10.1016/S1097-2765(00)80155-0.</w:t>
      </w:r>
    </w:p>
    <w:p w14:paraId="42E43511" w14:textId="77777777" w:rsidR="00E7425C" w:rsidRPr="00E7425C" w:rsidRDefault="00E7425C" w:rsidP="00E7425C">
      <w:pPr>
        <w:widowControl w:val="0"/>
        <w:autoSpaceDE w:val="0"/>
        <w:autoSpaceDN w:val="0"/>
        <w:adjustRightInd w:val="0"/>
        <w:spacing w:before="100" w:after="100"/>
        <w:ind w:left="640" w:hanging="640"/>
        <w:rPr>
          <w:rFonts w:ascii="Cambria" w:eastAsia="Times New Roman" w:hAnsi="Cambria" w:cs="Times New Roman"/>
          <w:noProof/>
        </w:rPr>
      </w:pPr>
      <w:r w:rsidRPr="00E7425C">
        <w:rPr>
          <w:rFonts w:ascii="Cambria" w:eastAsia="Times New Roman" w:hAnsi="Cambria" w:cs="Times New Roman"/>
          <w:noProof/>
        </w:rPr>
        <w:t>[36]</w:t>
      </w:r>
      <w:r w:rsidRPr="00E7425C">
        <w:rPr>
          <w:rFonts w:ascii="Cambria" w:eastAsia="Times New Roman" w:hAnsi="Cambria" w:cs="Times New Roman"/>
          <w:noProof/>
        </w:rPr>
        <w:tab/>
        <w:t>Printen, J.A., Brady, M.J., Saltiel, A.R., 1997. PTG, a protein phosphatase 1-binding protein with a role in glycogen metabolism. Science 275(5305): 1475–8.</w:t>
      </w:r>
    </w:p>
    <w:p w14:paraId="47D4AA9C" w14:textId="77777777" w:rsidR="00E7425C" w:rsidRPr="00E7425C" w:rsidRDefault="00E7425C" w:rsidP="00E7425C">
      <w:pPr>
        <w:widowControl w:val="0"/>
        <w:autoSpaceDE w:val="0"/>
        <w:autoSpaceDN w:val="0"/>
        <w:adjustRightInd w:val="0"/>
        <w:spacing w:before="100" w:after="100"/>
        <w:ind w:left="640" w:hanging="640"/>
        <w:rPr>
          <w:rFonts w:ascii="Cambria" w:eastAsia="Times New Roman" w:hAnsi="Cambria" w:cs="Times New Roman"/>
          <w:noProof/>
        </w:rPr>
      </w:pPr>
      <w:r w:rsidRPr="00E7425C">
        <w:rPr>
          <w:rFonts w:ascii="Cambria" w:eastAsia="Times New Roman" w:hAnsi="Cambria" w:cs="Times New Roman"/>
          <w:noProof/>
        </w:rPr>
        <w:t>[37]</w:t>
      </w:r>
      <w:r w:rsidRPr="00E7425C">
        <w:rPr>
          <w:rFonts w:ascii="Cambria" w:eastAsia="Times New Roman" w:hAnsi="Cambria" w:cs="Times New Roman"/>
          <w:noProof/>
        </w:rPr>
        <w:tab/>
        <w:t>Goodpaster, B.H., He, J., Watkins, S., Kelley, D.E., 2001. Skeletal muscle lipid content and insulin resistance: Evidence for a paradox in endurance-trained athletes. Journal of Clinical Endocrinology and Metabolism 86(12): 5755–61, Doi: 10.1210/jc.86.12.5755.</w:t>
      </w:r>
    </w:p>
    <w:p w14:paraId="44A20FEB" w14:textId="77777777" w:rsidR="00E7425C" w:rsidRPr="00E7425C" w:rsidRDefault="00E7425C" w:rsidP="00E7425C">
      <w:pPr>
        <w:widowControl w:val="0"/>
        <w:autoSpaceDE w:val="0"/>
        <w:autoSpaceDN w:val="0"/>
        <w:adjustRightInd w:val="0"/>
        <w:spacing w:before="100" w:after="100"/>
        <w:ind w:left="640" w:hanging="640"/>
        <w:rPr>
          <w:rFonts w:ascii="Cambria" w:eastAsia="Times New Roman" w:hAnsi="Cambria" w:cs="Times New Roman"/>
          <w:noProof/>
        </w:rPr>
      </w:pPr>
      <w:r w:rsidRPr="00E7425C">
        <w:rPr>
          <w:rFonts w:ascii="Cambria" w:eastAsia="Times New Roman" w:hAnsi="Cambria" w:cs="Times New Roman"/>
          <w:noProof/>
        </w:rPr>
        <w:t>[38]</w:t>
      </w:r>
      <w:r w:rsidRPr="00E7425C">
        <w:rPr>
          <w:rFonts w:ascii="Cambria" w:eastAsia="Times New Roman" w:hAnsi="Cambria" w:cs="Times New Roman"/>
          <w:noProof/>
        </w:rPr>
        <w:tab/>
        <w:t>Amati, F., Dubé, J.J., Alvarez-Carnero, E., Edreira, M.M., Chomentowski, P., Coen, P.M., et al., 2011. Skeletal muscle triglycerides, diacylglycerols, and ceramides in insulin resistance: Another paradox in endurance-trained athletes? Diabetes 60(10): 2588–97, Doi: 10.2337/db10-1221.</w:t>
      </w:r>
    </w:p>
    <w:p w14:paraId="18497DC5" w14:textId="77777777" w:rsidR="00E7425C" w:rsidRPr="00E7425C" w:rsidRDefault="00E7425C" w:rsidP="00E7425C">
      <w:pPr>
        <w:widowControl w:val="0"/>
        <w:autoSpaceDE w:val="0"/>
        <w:autoSpaceDN w:val="0"/>
        <w:adjustRightInd w:val="0"/>
        <w:spacing w:before="100" w:after="100"/>
        <w:ind w:left="640" w:hanging="640"/>
        <w:rPr>
          <w:rFonts w:ascii="Cambria" w:eastAsia="Times New Roman" w:hAnsi="Cambria" w:cs="Times New Roman"/>
          <w:noProof/>
        </w:rPr>
      </w:pPr>
      <w:r w:rsidRPr="00E7425C">
        <w:rPr>
          <w:rFonts w:ascii="Cambria" w:eastAsia="Times New Roman" w:hAnsi="Cambria" w:cs="Times New Roman"/>
          <w:noProof/>
        </w:rPr>
        <w:t>[39]</w:t>
      </w:r>
      <w:r w:rsidRPr="00E7425C">
        <w:rPr>
          <w:rFonts w:ascii="Cambria" w:eastAsia="Times New Roman" w:hAnsi="Cambria" w:cs="Times New Roman"/>
          <w:noProof/>
        </w:rPr>
        <w:tab/>
        <w:t>Philp, A., Hamilton, D.L., Baar, K., 2011. Signals mediating skeletal muscle remodeling by resistance exercise: PI3-kinase independent activation of mTORC1. Journal of Applied Physiology 110(2): 561–8, Doi: 10.1152/japplphysiol.00941.2010.</w:t>
      </w:r>
    </w:p>
    <w:p w14:paraId="566AA869" w14:textId="77777777" w:rsidR="00E7425C" w:rsidRPr="00E7425C" w:rsidRDefault="00E7425C" w:rsidP="00E7425C">
      <w:pPr>
        <w:widowControl w:val="0"/>
        <w:autoSpaceDE w:val="0"/>
        <w:autoSpaceDN w:val="0"/>
        <w:adjustRightInd w:val="0"/>
        <w:spacing w:before="100" w:after="100"/>
        <w:ind w:left="640" w:hanging="640"/>
        <w:rPr>
          <w:rFonts w:ascii="Cambria" w:eastAsia="Times New Roman" w:hAnsi="Cambria" w:cs="Times New Roman"/>
          <w:noProof/>
        </w:rPr>
      </w:pPr>
      <w:r w:rsidRPr="00E7425C">
        <w:rPr>
          <w:rFonts w:ascii="Cambria" w:eastAsia="Times New Roman" w:hAnsi="Cambria" w:cs="Times New Roman"/>
          <w:noProof/>
        </w:rPr>
        <w:t>[40]</w:t>
      </w:r>
      <w:r w:rsidRPr="00E7425C">
        <w:rPr>
          <w:rFonts w:ascii="Cambria" w:eastAsia="Times New Roman" w:hAnsi="Cambria" w:cs="Times New Roman"/>
          <w:noProof/>
        </w:rPr>
        <w:tab/>
        <w:t>Hamilton, D.L., Philp, A., MacKenzie, M.G., Patton, A., Towler, M.C.M.C., Gallagher, I.J., et al., 2014. Molecular brakes regulating mTORC1 activation in skeletal muscle following synergist ablation. American Journal of Physiology - Endocrinology And Metabolism 307(4): E365–73, Doi: 10.1152/ajpendo.00674.2013.</w:t>
      </w:r>
    </w:p>
    <w:p w14:paraId="54CBA6AD" w14:textId="77777777" w:rsidR="00E7425C" w:rsidRPr="00E7425C" w:rsidRDefault="00E7425C" w:rsidP="00E7425C">
      <w:pPr>
        <w:widowControl w:val="0"/>
        <w:autoSpaceDE w:val="0"/>
        <w:autoSpaceDN w:val="0"/>
        <w:adjustRightInd w:val="0"/>
        <w:spacing w:before="100" w:after="100"/>
        <w:ind w:left="640" w:hanging="640"/>
        <w:rPr>
          <w:rFonts w:ascii="Cambria" w:eastAsia="Times New Roman" w:hAnsi="Cambria" w:cs="Times New Roman"/>
          <w:noProof/>
        </w:rPr>
      </w:pPr>
      <w:r w:rsidRPr="00E7425C">
        <w:rPr>
          <w:rFonts w:ascii="Cambria" w:eastAsia="Times New Roman" w:hAnsi="Cambria" w:cs="Times New Roman"/>
          <w:noProof/>
        </w:rPr>
        <w:t>[41]</w:t>
      </w:r>
      <w:r w:rsidRPr="00E7425C">
        <w:rPr>
          <w:rFonts w:ascii="Cambria" w:eastAsia="Times New Roman" w:hAnsi="Cambria" w:cs="Times New Roman"/>
          <w:noProof/>
        </w:rPr>
        <w:tab/>
        <w:t>Acheson, K.J., Schutz, Y., Bessard, T., Anantharaman, K., Flatt, J.P., Jequier, E., 1988. Glycoprotein storage capacity and de novo lipogenesis during massive carbohydrate overfeeding in man. American Journal of Clinical Nutrition 48(2): 240–7.</w:t>
      </w:r>
    </w:p>
    <w:p w14:paraId="23C60F38" w14:textId="77777777" w:rsidR="00E7425C" w:rsidRPr="00E7425C" w:rsidRDefault="00E7425C" w:rsidP="00E7425C">
      <w:pPr>
        <w:widowControl w:val="0"/>
        <w:autoSpaceDE w:val="0"/>
        <w:autoSpaceDN w:val="0"/>
        <w:adjustRightInd w:val="0"/>
        <w:spacing w:before="100" w:after="100"/>
        <w:ind w:left="640" w:hanging="640"/>
        <w:rPr>
          <w:rFonts w:ascii="Cambria" w:eastAsia="Times New Roman" w:hAnsi="Cambria" w:cs="Times New Roman"/>
          <w:noProof/>
        </w:rPr>
      </w:pPr>
      <w:r w:rsidRPr="00E7425C">
        <w:rPr>
          <w:rFonts w:ascii="Cambria" w:eastAsia="Times New Roman" w:hAnsi="Cambria" w:cs="Times New Roman"/>
          <w:noProof/>
        </w:rPr>
        <w:t>[42]</w:t>
      </w:r>
      <w:r w:rsidRPr="00E7425C">
        <w:rPr>
          <w:rFonts w:ascii="Cambria" w:eastAsia="Times New Roman" w:hAnsi="Cambria" w:cs="Times New Roman"/>
          <w:noProof/>
        </w:rPr>
        <w:tab/>
        <w:t>Ravussin, E., Burnand, B., Schutz, Y., Jequier, E., 1982. Twenty-four-hour energy expenditure and resting metabolic rate in obese, moderately obese, and control subjects. American Journal of Clinical Nutrition 35(3): 566–73.</w:t>
      </w:r>
    </w:p>
    <w:p w14:paraId="00429F0E" w14:textId="77777777" w:rsidR="00E7425C" w:rsidRPr="00E7425C" w:rsidRDefault="00E7425C" w:rsidP="00E7425C">
      <w:pPr>
        <w:widowControl w:val="0"/>
        <w:autoSpaceDE w:val="0"/>
        <w:autoSpaceDN w:val="0"/>
        <w:adjustRightInd w:val="0"/>
        <w:spacing w:before="100" w:after="100"/>
        <w:ind w:left="640" w:hanging="640"/>
        <w:rPr>
          <w:rFonts w:ascii="Cambria" w:eastAsia="Times New Roman" w:hAnsi="Cambria" w:cs="Times New Roman"/>
          <w:noProof/>
        </w:rPr>
      </w:pPr>
      <w:r w:rsidRPr="00E7425C">
        <w:rPr>
          <w:rFonts w:ascii="Cambria" w:eastAsia="Times New Roman" w:hAnsi="Cambria" w:cs="Times New Roman"/>
          <w:noProof/>
        </w:rPr>
        <w:t>[43]</w:t>
      </w:r>
      <w:r w:rsidRPr="00E7425C">
        <w:rPr>
          <w:rFonts w:ascii="Cambria" w:eastAsia="Times New Roman" w:hAnsi="Cambria" w:cs="Times New Roman"/>
          <w:noProof/>
        </w:rPr>
        <w:tab/>
        <w:t>Ravussin, E., Lillioja, S., Anderson, T.E., Christin, L., Bogardus, C., 1986. Determinants of 24-hour energy expenditure in man. Methods and results using a respiratory chamber. The Journal of Clinical Investigation 78(6): 1568–78, Doi: 10.1172/JCI112749.</w:t>
      </w:r>
    </w:p>
    <w:p w14:paraId="16DC890C" w14:textId="77777777" w:rsidR="00E7425C" w:rsidRPr="00E7425C" w:rsidRDefault="00E7425C" w:rsidP="00E7425C">
      <w:pPr>
        <w:widowControl w:val="0"/>
        <w:autoSpaceDE w:val="0"/>
        <w:autoSpaceDN w:val="0"/>
        <w:adjustRightInd w:val="0"/>
        <w:spacing w:before="100" w:after="100"/>
        <w:ind w:left="640" w:hanging="640"/>
        <w:rPr>
          <w:rFonts w:ascii="Cambria" w:eastAsia="Times New Roman" w:hAnsi="Cambria" w:cs="Times New Roman"/>
          <w:noProof/>
        </w:rPr>
      </w:pPr>
      <w:r w:rsidRPr="00E7425C">
        <w:rPr>
          <w:rFonts w:ascii="Cambria" w:eastAsia="Times New Roman" w:hAnsi="Cambria" w:cs="Times New Roman"/>
          <w:noProof/>
        </w:rPr>
        <w:t>[44]</w:t>
      </w:r>
      <w:r w:rsidRPr="00E7425C">
        <w:rPr>
          <w:rFonts w:ascii="Cambria" w:eastAsia="Times New Roman" w:hAnsi="Cambria" w:cs="Times New Roman"/>
          <w:noProof/>
        </w:rPr>
        <w:tab/>
        <w:t>DeLany, J.P., Kelley, D.E., Hames, K.C., Jakicic, J.M., Goodpaster, B.H., 2013. High energy expenditure masks low physical activity in obesity. International Journal of Obesity (2005) 37(7): 1006–11, Doi: 10.1038/ijo.2012.172.</w:t>
      </w:r>
    </w:p>
    <w:p w14:paraId="2582443D" w14:textId="77777777" w:rsidR="00E7425C" w:rsidRPr="00E7425C" w:rsidRDefault="00E7425C" w:rsidP="00E7425C">
      <w:pPr>
        <w:widowControl w:val="0"/>
        <w:autoSpaceDE w:val="0"/>
        <w:autoSpaceDN w:val="0"/>
        <w:adjustRightInd w:val="0"/>
        <w:spacing w:before="100" w:after="100"/>
        <w:ind w:left="640" w:hanging="640"/>
        <w:rPr>
          <w:rFonts w:ascii="Cambria" w:eastAsia="Times New Roman" w:hAnsi="Cambria" w:cs="Times New Roman"/>
          <w:noProof/>
        </w:rPr>
      </w:pPr>
      <w:r w:rsidRPr="00E7425C">
        <w:rPr>
          <w:rFonts w:ascii="Cambria" w:eastAsia="Times New Roman" w:hAnsi="Cambria" w:cs="Times New Roman"/>
          <w:noProof/>
        </w:rPr>
        <w:t>[45]</w:t>
      </w:r>
      <w:r w:rsidRPr="00E7425C">
        <w:rPr>
          <w:rFonts w:ascii="Cambria" w:eastAsia="Times New Roman" w:hAnsi="Cambria" w:cs="Times New Roman"/>
          <w:noProof/>
        </w:rPr>
        <w:tab/>
        <w:t>Foster, G.D., Wyatt, H.R., Hill, J.O., Mcguckin, B.G., Brill, C., Mohammed, B.S., et al., 2003. A randomized trial of a low-carbohydrate diet for obesity. The New England Journal of Medicine 348(21): 2082–90, Doi: 10.1056/NEJMoa022207.</w:t>
      </w:r>
    </w:p>
    <w:p w14:paraId="1180A6D2" w14:textId="77777777" w:rsidR="00E7425C" w:rsidRPr="00E7425C" w:rsidRDefault="00E7425C" w:rsidP="00E7425C">
      <w:pPr>
        <w:widowControl w:val="0"/>
        <w:autoSpaceDE w:val="0"/>
        <w:autoSpaceDN w:val="0"/>
        <w:adjustRightInd w:val="0"/>
        <w:spacing w:before="100" w:after="100"/>
        <w:ind w:left="640" w:hanging="640"/>
        <w:rPr>
          <w:rFonts w:ascii="Cambria" w:eastAsia="Times New Roman" w:hAnsi="Cambria" w:cs="Times New Roman"/>
          <w:noProof/>
        </w:rPr>
      </w:pPr>
      <w:r w:rsidRPr="00E7425C">
        <w:rPr>
          <w:rFonts w:ascii="Cambria" w:eastAsia="Times New Roman" w:hAnsi="Cambria" w:cs="Times New Roman"/>
          <w:noProof/>
        </w:rPr>
        <w:t>[46]</w:t>
      </w:r>
      <w:r w:rsidRPr="00E7425C">
        <w:rPr>
          <w:rFonts w:ascii="Cambria" w:eastAsia="Times New Roman" w:hAnsi="Cambria" w:cs="Times New Roman"/>
          <w:noProof/>
        </w:rPr>
        <w:tab/>
        <w:t>Hall, K.D., Bemis, T., Brychta, R.J., Chen, K.Y., Courville, A., Crayner, E.J., et al., 2015. Calorie for Calorie, Dietary Fat Restriction Results in More Body Fat Loss than Carbohydrate Restriction in People with Obesity. Cell Metabolism 22(3): 427–36, Doi: 10.1016/j.cmet.2015.07.021.</w:t>
      </w:r>
    </w:p>
    <w:p w14:paraId="0F8C76FF" w14:textId="77777777" w:rsidR="00E7425C" w:rsidRPr="00E7425C" w:rsidRDefault="00E7425C" w:rsidP="00E7425C">
      <w:pPr>
        <w:widowControl w:val="0"/>
        <w:autoSpaceDE w:val="0"/>
        <w:autoSpaceDN w:val="0"/>
        <w:adjustRightInd w:val="0"/>
        <w:spacing w:before="100" w:after="100"/>
        <w:ind w:left="640" w:hanging="640"/>
        <w:rPr>
          <w:rFonts w:ascii="Cambria" w:eastAsia="Times New Roman" w:hAnsi="Cambria" w:cs="Times New Roman"/>
          <w:noProof/>
        </w:rPr>
      </w:pPr>
      <w:r w:rsidRPr="00E7425C">
        <w:rPr>
          <w:rFonts w:ascii="Cambria" w:eastAsia="Times New Roman" w:hAnsi="Cambria" w:cs="Times New Roman"/>
          <w:noProof/>
        </w:rPr>
        <w:t>[47]</w:t>
      </w:r>
      <w:r w:rsidRPr="00E7425C">
        <w:rPr>
          <w:rFonts w:ascii="Cambria" w:eastAsia="Times New Roman" w:hAnsi="Cambria" w:cs="Times New Roman"/>
          <w:noProof/>
        </w:rPr>
        <w:tab/>
        <w:t>Bray, G.A., Redman, L.M., de Jonge, L., Covington, J.D., Rood, J., Brock, C., et al., 2015. Effect of protein overfeeding on energy expenditure measured in a metabolic chamber. American Journal of Clinical Nutrition 101(3): 496–505, Doi: 10.3945/ajcn.114.091769.</w:t>
      </w:r>
    </w:p>
    <w:p w14:paraId="1ABDCAAA" w14:textId="77777777" w:rsidR="00E7425C" w:rsidRPr="00E7425C" w:rsidRDefault="00E7425C" w:rsidP="00E7425C">
      <w:pPr>
        <w:widowControl w:val="0"/>
        <w:autoSpaceDE w:val="0"/>
        <w:autoSpaceDN w:val="0"/>
        <w:adjustRightInd w:val="0"/>
        <w:spacing w:before="100" w:after="100"/>
        <w:ind w:left="640" w:hanging="640"/>
        <w:rPr>
          <w:rFonts w:ascii="Cambria" w:eastAsia="Times New Roman" w:hAnsi="Cambria" w:cs="Times New Roman"/>
          <w:noProof/>
        </w:rPr>
      </w:pPr>
      <w:r w:rsidRPr="00E7425C">
        <w:rPr>
          <w:rFonts w:ascii="Cambria" w:eastAsia="Times New Roman" w:hAnsi="Cambria" w:cs="Times New Roman"/>
          <w:noProof/>
        </w:rPr>
        <w:t>[48]</w:t>
      </w:r>
      <w:r w:rsidRPr="00E7425C">
        <w:rPr>
          <w:rFonts w:ascii="Cambria" w:eastAsia="Times New Roman" w:hAnsi="Cambria" w:cs="Times New Roman"/>
          <w:noProof/>
        </w:rPr>
        <w:tab/>
        <w:t>Ma, S.W., Foster, D.O., Nadeau, B.E., Triandafillou, J., 1988. Absence of increased oxygen consumption in brown adipose tissue of rats exhibiting “cafeteria” diet-induced thermogenesis. Canadian Journal of Physiology and Pharmacology 66(11): 1347–54.</w:t>
      </w:r>
    </w:p>
    <w:p w14:paraId="7E148DCE" w14:textId="77777777" w:rsidR="00E7425C" w:rsidRPr="00E7425C" w:rsidRDefault="00E7425C" w:rsidP="00E7425C">
      <w:pPr>
        <w:widowControl w:val="0"/>
        <w:autoSpaceDE w:val="0"/>
        <w:autoSpaceDN w:val="0"/>
        <w:adjustRightInd w:val="0"/>
        <w:spacing w:before="100" w:after="100"/>
        <w:ind w:left="640" w:hanging="640"/>
        <w:rPr>
          <w:rFonts w:ascii="Cambria" w:eastAsia="Times New Roman" w:hAnsi="Cambria" w:cs="Times New Roman"/>
          <w:noProof/>
        </w:rPr>
      </w:pPr>
      <w:r w:rsidRPr="00E7425C">
        <w:rPr>
          <w:rFonts w:ascii="Cambria" w:eastAsia="Times New Roman" w:hAnsi="Cambria" w:cs="Times New Roman"/>
          <w:noProof/>
        </w:rPr>
        <w:t>[49]</w:t>
      </w:r>
      <w:r w:rsidRPr="00E7425C">
        <w:rPr>
          <w:rFonts w:ascii="Cambria" w:eastAsia="Times New Roman" w:hAnsi="Cambria" w:cs="Times New Roman"/>
          <w:noProof/>
        </w:rPr>
        <w:tab/>
        <w:t>Anunciado-Koza, R., Ukropec, J., Koza, R. a., Kozak, L.P., 2008. Inactivation of UCP1 and the glycerol phosphate cycle synergistically increases energy expenditure to resist diet-induced obesity. The Journal of Biological Chemistry 283(41): 27688–97, Doi: 10.1074/jbc.M804268200.</w:t>
      </w:r>
    </w:p>
    <w:p w14:paraId="759124EC" w14:textId="77777777" w:rsidR="00E7425C" w:rsidRPr="00E7425C" w:rsidRDefault="00E7425C" w:rsidP="00E7425C">
      <w:pPr>
        <w:widowControl w:val="0"/>
        <w:autoSpaceDE w:val="0"/>
        <w:autoSpaceDN w:val="0"/>
        <w:adjustRightInd w:val="0"/>
        <w:spacing w:before="100" w:after="100"/>
        <w:ind w:left="640" w:hanging="640"/>
        <w:rPr>
          <w:rFonts w:ascii="Cambria" w:eastAsia="Times New Roman" w:hAnsi="Cambria" w:cs="Times New Roman"/>
          <w:noProof/>
        </w:rPr>
      </w:pPr>
      <w:r w:rsidRPr="00E7425C">
        <w:rPr>
          <w:rFonts w:ascii="Cambria" w:eastAsia="Times New Roman" w:hAnsi="Cambria" w:cs="Times New Roman"/>
          <w:noProof/>
        </w:rPr>
        <w:t>[50]</w:t>
      </w:r>
      <w:r w:rsidRPr="00E7425C">
        <w:rPr>
          <w:rFonts w:ascii="Cambria" w:eastAsia="Times New Roman" w:hAnsi="Cambria" w:cs="Times New Roman"/>
          <w:noProof/>
        </w:rPr>
        <w:tab/>
        <w:t>Halton, T.L., Hu, F.B., 2004. The effects of high protein diets on thermogenesis, satiety and weight loss: a critical review. Journal of the American College of Nutrition 23(5): 373–85, Doi: 10.1080/07315724.2004.10719381.</w:t>
      </w:r>
    </w:p>
    <w:p w14:paraId="5C427322" w14:textId="77777777" w:rsidR="00E7425C" w:rsidRPr="00E7425C" w:rsidRDefault="00E7425C" w:rsidP="00E7425C">
      <w:pPr>
        <w:widowControl w:val="0"/>
        <w:autoSpaceDE w:val="0"/>
        <w:autoSpaceDN w:val="0"/>
        <w:adjustRightInd w:val="0"/>
        <w:spacing w:before="100" w:after="100"/>
        <w:ind w:left="640" w:hanging="640"/>
        <w:rPr>
          <w:rFonts w:ascii="Cambria" w:eastAsia="Times New Roman" w:hAnsi="Cambria" w:cs="Times New Roman"/>
          <w:noProof/>
        </w:rPr>
      </w:pPr>
      <w:r w:rsidRPr="00E7425C">
        <w:rPr>
          <w:rFonts w:ascii="Cambria" w:eastAsia="Times New Roman" w:hAnsi="Cambria" w:cs="Times New Roman"/>
          <w:noProof/>
        </w:rPr>
        <w:t>[51]</w:t>
      </w:r>
      <w:r w:rsidRPr="00E7425C">
        <w:rPr>
          <w:rFonts w:ascii="Cambria" w:eastAsia="Times New Roman" w:hAnsi="Cambria" w:cs="Times New Roman"/>
          <w:noProof/>
        </w:rPr>
        <w:tab/>
        <w:t>Morita, M., Gravel, S.P., Chénard, V., Sikström, K., Zheng, L., Alain, T., et al., 2013. MTORC1 controls mitochondrial activity and biogenesis through 4E-BP-dependent translational regulation. Cell Metabolism 18(5): 698–711, Doi: 10.1016/j.cmet.2013.10.001.</w:t>
      </w:r>
    </w:p>
    <w:p w14:paraId="7C47D3DD" w14:textId="77777777" w:rsidR="00E7425C" w:rsidRPr="00E7425C" w:rsidRDefault="00E7425C" w:rsidP="00E7425C">
      <w:pPr>
        <w:widowControl w:val="0"/>
        <w:autoSpaceDE w:val="0"/>
        <w:autoSpaceDN w:val="0"/>
        <w:adjustRightInd w:val="0"/>
        <w:spacing w:before="100" w:after="100"/>
        <w:ind w:left="640" w:hanging="640"/>
        <w:rPr>
          <w:rFonts w:ascii="Cambria" w:eastAsia="Times New Roman" w:hAnsi="Cambria" w:cs="Times New Roman"/>
          <w:noProof/>
        </w:rPr>
      </w:pPr>
      <w:r w:rsidRPr="00E7425C">
        <w:rPr>
          <w:rFonts w:ascii="Cambria" w:eastAsia="Times New Roman" w:hAnsi="Cambria" w:cs="Times New Roman"/>
          <w:noProof/>
        </w:rPr>
        <w:t>[52]</w:t>
      </w:r>
      <w:r w:rsidRPr="00E7425C">
        <w:rPr>
          <w:rFonts w:ascii="Cambria" w:eastAsia="Times New Roman" w:hAnsi="Cambria" w:cs="Times New Roman"/>
          <w:noProof/>
        </w:rPr>
        <w:tab/>
        <w:t>Tsai, S., Sitzmann, J.M., Dastidar, S.G., Rodriguez, A. a., Vu, S.L., McDonald, C.E., et al., 2015. Muscle-specific 4E-BP1 signaling activation improves metabolic parameters during aging and obesity. The Journal of Clinical Investigation 125(8): 2952–64, Doi: 10.1172/JCI77361.</w:t>
      </w:r>
    </w:p>
    <w:p w14:paraId="6A97B06E" w14:textId="77777777" w:rsidR="00E7425C" w:rsidRPr="00E7425C" w:rsidRDefault="00E7425C" w:rsidP="00E7425C">
      <w:pPr>
        <w:widowControl w:val="0"/>
        <w:autoSpaceDE w:val="0"/>
        <w:autoSpaceDN w:val="0"/>
        <w:adjustRightInd w:val="0"/>
        <w:spacing w:before="100" w:after="100"/>
        <w:ind w:left="640" w:hanging="640"/>
        <w:rPr>
          <w:rFonts w:ascii="Cambria" w:eastAsia="Times New Roman" w:hAnsi="Cambria" w:cs="Times New Roman"/>
          <w:noProof/>
        </w:rPr>
      </w:pPr>
      <w:r w:rsidRPr="00E7425C">
        <w:rPr>
          <w:rFonts w:ascii="Cambria" w:eastAsia="Times New Roman" w:hAnsi="Cambria" w:cs="Times New Roman"/>
          <w:noProof/>
        </w:rPr>
        <w:t>[53]</w:t>
      </w:r>
      <w:r w:rsidRPr="00E7425C">
        <w:rPr>
          <w:rFonts w:ascii="Cambria" w:eastAsia="Times New Roman" w:hAnsi="Cambria" w:cs="Times New Roman"/>
          <w:noProof/>
        </w:rPr>
        <w:tab/>
        <w:t>Kim, K.H., Jeong, Y.T., Oh, H., Kim, S.H., Cho, J.M., Kim, Y.-N., et al., 2012. Autophagy deficiency leads to protection from obesity and insulin resistance by inducing Fgf21 as a mitokine. Nature Medicine, Doi: 10.1038/nm.3014.</w:t>
      </w:r>
    </w:p>
    <w:p w14:paraId="58586292" w14:textId="77777777" w:rsidR="00E7425C" w:rsidRPr="00E7425C" w:rsidRDefault="00E7425C" w:rsidP="00E7425C">
      <w:pPr>
        <w:widowControl w:val="0"/>
        <w:autoSpaceDE w:val="0"/>
        <w:autoSpaceDN w:val="0"/>
        <w:adjustRightInd w:val="0"/>
        <w:spacing w:before="100" w:after="100"/>
        <w:ind w:left="640" w:hanging="640"/>
        <w:rPr>
          <w:rFonts w:ascii="Cambria" w:eastAsia="Times New Roman" w:hAnsi="Cambria" w:cs="Times New Roman"/>
          <w:noProof/>
        </w:rPr>
      </w:pPr>
      <w:r w:rsidRPr="00E7425C">
        <w:rPr>
          <w:rFonts w:ascii="Cambria" w:eastAsia="Times New Roman" w:hAnsi="Cambria" w:cs="Times New Roman"/>
          <w:noProof/>
        </w:rPr>
        <w:t>[54]</w:t>
      </w:r>
      <w:r w:rsidRPr="00E7425C">
        <w:rPr>
          <w:rFonts w:ascii="Cambria" w:eastAsia="Times New Roman" w:hAnsi="Cambria" w:cs="Times New Roman"/>
          <w:noProof/>
        </w:rPr>
        <w:tab/>
        <w:t>Ibrahimi, A., Bonen, A., Blinn, W.D., Hajri, T., Li, X., Zhong, K., et al., 1999. Muscle-specific overexpression of FAT/CD36 enhances fatty acid oxidation by contracting muscle, reduces plasma triglycerides and fatty acids, and increases plasma glucose and insulin. Journal of Biological Chemistry 274(38): 26761–6, Doi: 10.1074/jbc.274.38.26761.</w:t>
      </w:r>
    </w:p>
    <w:p w14:paraId="51CA697C" w14:textId="77777777" w:rsidR="00E7425C" w:rsidRPr="00E7425C" w:rsidRDefault="00E7425C" w:rsidP="00E7425C">
      <w:pPr>
        <w:widowControl w:val="0"/>
        <w:autoSpaceDE w:val="0"/>
        <w:autoSpaceDN w:val="0"/>
        <w:adjustRightInd w:val="0"/>
        <w:spacing w:before="100" w:after="100"/>
        <w:ind w:left="640" w:hanging="640"/>
        <w:rPr>
          <w:rFonts w:ascii="Cambria" w:eastAsia="Times New Roman" w:hAnsi="Cambria" w:cs="Times New Roman"/>
          <w:noProof/>
        </w:rPr>
      </w:pPr>
      <w:r w:rsidRPr="00E7425C">
        <w:rPr>
          <w:rFonts w:ascii="Cambria" w:eastAsia="Times New Roman" w:hAnsi="Cambria" w:cs="Times New Roman"/>
          <w:noProof/>
        </w:rPr>
        <w:t>[55]</w:t>
      </w:r>
      <w:r w:rsidRPr="00E7425C">
        <w:rPr>
          <w:rFonts w:ascii="Cambria" w:eastAsia="Times New Roman" w:hAnsi="Cambria" w:cs="Times New Roman"/>
          <w:noProof/>
        </w:rPr>
        <w:tab/>
        <w:t>Garcia-Roves, P., Huss, J.M., Han, D.-H., Hancock, C.R., Iglesias-Gutierrez, E., Chen, M., et al., 2007. Raising plasma fatty acid concentration induces increased biogenesis of mitochondria in skeletal muscle. Proceedings of the National Academy of Sciences of the United States of America 104(25): 10709–13, Doi: 10.1073/pnas.0704024104.</w:t>
      </w:r>
    </w:p>
    <w:p w14:paraId="5D3D89D8" w14:textId="77777777" w:rsidR="00E7425C" w:rsidRPr="00E7425C" w:rsidRDefault="00E7425C" w:rsidP="00E7425C">
      <w:pPr>
        <w:widowControl w:val="0"/>
        <w:autoSpaceDE w:val="0"/>
        <w:autoSpaceDN w:val="0"/>
        <w:adjustRightInd w:val="0"/>
        <w:spacing w:before="100" w:after="100"/>
        <w:ind w:left="640" w:hanging="640"/>
        <w:rPr>
          <w:rFonts w:ascii="Cambria" w:eastAsia="Times New Roman" w:hAnsi="Cambria" w:cs="Times New Roman"/>
          <w:noProof/>
        </w:rPr>
      </w:pPr>
      <w:r w:rsidRPr="00E7425C">
        <w:rPr>
          <w:rFonts w:ascii="Cambria" w:eastAsia="Times New Roman" w:hAnsi="Cambria" w:cs="Times New Roman"/>
          <w:noProof/>
        </w:rPr>
        <w:t>[56]</w:t>
      </w:r>
      <w:r w:rsidRPr="00E7425C">
        <w:rPr>
          <w:rFonts w:ascii="Cambria" w:eastAsia="Times New Roman" w:hAnsi="Cambria" w:cs="Times New Roman"/>
          <w:noProof/>
        </w:rPr>
        <w:tab/>
        <w:t>Bal, N.C., Maurya, S.K., Sopariwala, D.H., Sahoo, S.K., Gupta, S.C., Shaikh, S.A., et al., 2012. Sarcolipin is a newly identified regulator of muscle-based thermogenesis in mammals. Nature Medicine 18(10): 1575–9, Doi: 10.1038/nm.2897.</w:t>
      </w:r>
    </w:p>
    <w:p w14:paraId="1CDE0E78" w14:textId="77777777" w:rsidR="00E7425C" w:rsidRPr="00E7425C" w:rsidRDefault="00E7425C" w:rsidP="00E7425C">
      <w:pPr>
        <w:widowControl w:val="0"/>
        <w:autoSpaceDE w:val="0"/>
        <w:autoSpaceDN w:val="0"/>
        <w:adjustRightInd w:val="0"/>
        <w:spacing w:before="100" w:after="100"/>
        <w:ind w:left="640" w:hanging="640"/>
        <w:rPr>
          <w:rFonts w:ascii="Cambria" w:eastAsia="Times New Roman" w:hAnsi="Cambria" w:cs="Times New Roman"/>
          <w:noProof/>
        </w:rPr>
      </w:pPr>
      <w:r w:rsidRPr="00E7425C">
        <w:rPr>
          <w:rFonts w:ascii="Cambria" w:eastAsia="Times New Roman" w:hAnsi="Cambria" w:cs="Times New Roman"/>
          <w:noProof/>
        </w:rPr>
        <w:t>[57]</w:t>
      </w:r>
      <w:r w:rsidRPr="00E7425C">
        <w:rPr>
          <w:rFonts w:ascii="Cambria" w:eastAsia="Times New Roman" w:hAnsi="Cambria" w:cs="Times New Roman"/>
          <w:noProof/>
        </w:rPr>
        <w:tab/>
        <w:t>Sahoo, S.K., Shaikh, S.A., Sopariwala, D.H., Bal, N.C., Periasamy, M., 2013. Sarcolipin Protein Interaction with Sarco(endo)plasmic Reticulum Ca2+ATPase (SERCA) Is Distinct from Phospholamban Protein, and Only Sarcolipin Can Promote Uncoupling of the SERCA Pump. Journal of Biological Chemistry 288(10): 6881–9, Doi: 10.1074/jbc.M112.436915.</w:t>
      </w:r>
    </w:p>
    <w:p w14:paraId="0DDDD3C2" w14:textId="77777777" w:rsidR="00E7425C" w:rsidRPr="00E7425C" w:rsidRDefault="00E7425C" w:rsidP="00E7425C">
      <w:pPr>
        <w:widowControl w:val="0"/>
        <w:autoSpaceDE w:val="0"/>
        <w:autoSpaceDN w:val="0"/>
        <w:adjustRightInd w:val="0"/>
        <w:spacing w:before="100" w:after="100"/>
        <w:ind w:left="640" w:hanging="640"/>
        <w:rPr>
          <w:rFonts w:ascii="Cambria" w:hAnsi="Cambria"/>
          <w:noProof/>
        </w:rPr>
      </w:pPr>
      <w:r w:rsidRPr="00E7425C">
        <w:rPr>
          <w:rFonts w:ascii="Cambria" w:eastAsia="Times New Roman" w:hAnsi="Cambria" w:cs="Times New Roman"/>
          <w:noProof/>
        </w:rPr>
        <w:t>[58]</w:t>
      </w:r>
      <w:r w:rsidRPr="00E7425C">
        <w:rPr>
          <w:rFonts w:ascii="Cambria" w:eastAsia="Times New Roman" w:hAnsi="Cambria" w:cs="Times New Roman"/>
          <w:noProof/>
        </w:rPr>
        <w:tab/>
        <w:t>Bombardier, E., Smith, I.C., Gamu, D., Fajardo, V.A., Vigna, C., Sayer, R.A., et al., 2013. Sarcolipin trumps β-adrenergic receptor signaling as the favored mechanism for muscle-based diet-induced thermogenesis. FASEB Journal 27(9): 3871–8, Doi: 10.1096/fj.13-230631.</w:t>
      </w:r>
    </w:p>
    <w:p w14:paraId="22D37FF9" w14:textId="50A4D96F" w:rsidR="00871236" w:rsidRPr="00871236" w:rsidRDefault="00871236" w:rsidP="00E7425C">
      <w:pPr>
        <w:widowControl w:val="0"/>
        <w:autoSpaceDE w:val="0"/>
        <w:autoSpaceDN w:val="0"/>
        <w:adjustRightInd w:val="0"/>
        <w:spacing w:before="100" w:after="100"/>
        <w:ind w:left="640" w:hanging="640"/>
      </w:pPr>
      <w:r>
        <w:fldChar w:fldCharType="end"/>
      </w:r>
    </w:p>
    <w:p w14:paraId="26C6BD02" w14:textId="77777777" w:rsidR="008545F6" w:rsidRDefault="008545F6">
      <w:pPr>
        <w:rPr>
          <w:rFonts w:asciiTheme="majorHAnsi" w:eastAsiaTheme="majorEastAsia" w:hAnsiTheme="majorHAnsi" w:cstheme="majorBidi"/>
          <w:b/>
          <w:bCs/>
          <w:color w:val="4E4E52" w:themeColor="accent1" w:themeShade="B5"/>
          <w:sz w:val="32"/>
          <w:szCs w:val="32"/>
        </w:rPr>
      </w:pPr>
      <w:r>
        <w:br w:type="page"/>
      </w:r>
    </w:p>
    <w:p w14:paraId="64187F46" w14:textId="314DC381" w:rsidR="007B624A" w:rsidRDefault="007B624A" w:rsidP="007B624A">
      <w:pPr>
        <w:pStyle w:val="Heading1"/>
      </w:pPr>
      <w:r>
        <w:t>Figure Legends</w:t>
      </w:r>
    </w:p>
    <w:p w14:paraId="20D3EB6D" w14:textId="77777777" w:rsidR="003E7617" w:rsidRDefault="003E7617" w:rsidP="003E7617"/>
    <w:p w14:paraId="27EFDFE2" w14:textId="5BB97DF9" w:rsidR="003E7617" w:rsidRPr="007C4F6A" w:rsidRDefault="003E7617" w:rsidP="003E7617">
      <w:r w:rsidRPr="00C10DEF">
        <w:rPr>
          <w:b/>
        </w:rPr>
        <w:t>Figure 1: Effects of high protein diet on body composition and energy expenditure.</w:t>
      </w:r>
      <w:r w:rsidR="000711BE">
        <w:t xml:space="preserve">  </w:t>
      </w:r>
      <w:r w:rsidR="00B4522B">
        <w:t xml:space="preserve">Body composition was determined weekly with body weight (A), lean mass (B) and fat mass (C).  D) Weights of fat pad depots at the end of the 14 week </w:t>
      </w:r>
      <w:r w:rsidR="000013A4">
        <w:t>feedint study</w:t>
      </w:r>
      <w:r w:rsidR="00B4522B">
        <w:t xml:space="preserve">. </w:t>
      </w:r>
      <w:r w:rsidR="000711BE">
        <w:t xml:space="preserve">Statistical significance </w:t>
      </w:r>
      <w:r w:rsidR="007C4F6A">
        <w:t>(p&lt;0.05</w:t>
      </w:r>
      <w:r w:rsidR="000013A4">
        <w:t>, n=12/group</w:t>
      </w:r>
      <w:r w:rsidR="007C4F6A">
        <w:t xml:space="preserve">) </w:t>
      </w:r>
      <w:r w:rsidR="00B4522B">
        <w:t>wa</w:t>
      </w:r>
      <w:r w:rsidR="000711BE">
        <w:t>s denoted</w:t>
      </w:r>
      <w:r w:rsidR="00A526B3">
        <w:t xml:space="preserve"> </w:t>
      </w:r>
      <w:r w:rsidR="000711BE">
        <w:t xml:space="preserve">via asterisks based on </w:t>
      </w:r>
      <w:r w:rsidR="000711BE">
        <w:rPr>
          <w:rFonts w:ascii="Cambria" w:hAnsi="Cambria"/>
        </w:rPr>
        <w:t>χ</w:t>
      </w:r>
      <w:r w:rsidR="000711BE" w:rsidRPr="000711BE">
        <w:rPr>
          <w:vertAlign w:val="superscript"/>
        </w:rPr>
        <w:t>2</w:t>
      </w:r>
      <w:r w:rsidR="000711BE">
        <w:rPr>
          <w:vertAlign w:val="superscript"/>
        </w:rPr>
        <w:t xml:space="preserve"> </w:t>
      </w:r>
      <w:r w:rsidR="000711BE">
        <w:t>test (A</w:t>
      </w:r>
      <w:r w:rsidR="007C4F6A">
        <w:t>-C</w:t>
      </w:r>
      <w:r w:rsidR="000711BE">
        <w:t>)</w:t>
      </w:r>
      <w:r w:rsidR="007C4F6A">
        <w:t xml:space="preserve"> or </w:t>
      </w:r>
      <w:r w:rsidR="000013A4">
        <w:t>Student’s</w:t>
      </w:r>
      <w:r w:rsidR="007C4F6A">
        <w:t xml:space="preserve"> </w:t>
      </w:r>
      <w:r w:rsidR="007C4F6A">
        <w:rPr>
          <w:i/>
        </w:rPr>
        <w:t>t-</w:t>
      </w:r>
      <w:r w:rsidR="007C4F6A">
        <w:t>test (D).</w:t>
      </w:r>
    </w:p>
    <w:p w14:paraId="41AFEE05" w14:textId="77777777" w:rsidR="000711BE" w:rsidRDefault="000711BE" w:rsidP="003E7617"/>
    <w:p w14:paraId="005623F2" w14:textId="4900A21D" w:rsidR="0045067A" w:rsidRPr="0045067A" w:rsidRDefault="003E7617" w:rsidP="003E7617">
      <w:r w:rsidRPr="00C10DEF">
        <w:rPr>
          <w:b/>
        </w:rPr>
        <w:t>Figure 2: Regulation of mTORC1 by amino acids and protein feeding</w:t>
      </w:r>
      <w:r w:rsidR="0045067A">
        <w:rPr>
          <w:b/>
        </w:rPr>
        <w:t xml:space="preserve">. </w:t>
      </w:r>
      <w:r w:rsidR="00D95C50">
        <w:t>A) XXXXXX C</w:t>
      </w:r>
      <w:r w:rsidR="0045067A">
        <w:t>) Western blotting of quadriceps</w:t>
      </w:r>
      <w:r w:rsidR="00E93970">
        <w:t xml:space="preserve"> RIPA</w:t>
      </w:r>
      <w:r w:rsidR="0045067A">
        <w:t xml:space="preserve"> lysates from 16h</w:t>
      </w:r>
      <w:r w:rsidR="0006561D">
        <w:t xml:space="preserve"> fasted or non-</w:t>
      </w:r>
      <w:r w:rsidR="00D95C50">
        <w:t>fasted animals D</w:t>
      </w:r>
      <w:r w:rsidR="00C50D02">
        <w:t xml:space="preserve">) </w:t>
      </w:r>
      <w:r w:rsidR="0045067A">
        <w:t>Quantification of the blots in B.</w:t>
      </w:r>
    </w:p>
    <w:p w14:paraId="18A68E2A" w14:textId="77777777" w:rsidR="00C10DEF" w:rsidRPr="00C10DEF" w:rsidRDefault="00C10DEF" w:rsidP="003E7617">
      <w:pPr>
        <w:rPr>
          <w:b/>
        </w:rPr>
      </w:pPr>
    </w:p>
    <w:p w14:paraId="67DA0AA0" w14:textId="2DDD4D84" w:rsidR="005008B3" w:rsidRPr="00BC2B3A" w:rsidRDefault="005008B3" w:rsidP="003E7617">
      <w:r w:rsidRPr="00C10DEF">
        <w:rPr>
          <w:b/>
        </w:rPr>
        <w:t xml:space="preserve">Figure 3: Knockout of </w:t>
      </w:r>
      <w:r w:rsidRPr="00C10DEF">
        <w:rPr>
          <w:b/>
          <w:i/>
        </w:rPr>
        <w:t>Tsc1</w:t>
      </w:r>
      <w:r w:rsidRPr="00C10DEF">
        <w:rPr>
          <w:b/>
        </w:rPr>
        <w:t xml:space="preserve"> in muscle leads to increased fasted glycogen and triglyceride levels in quadriceps.</w:t>
      </w:r>
      <w:r w:rsidR="00BC2B3A">
        <w:rPr>
          <w:b/>
        </w:rPr>
        <w:t xml:space="preserve">  </w:t>
      </w:r>
      <w:r w:rsidR="006C7920" w:rsidRPr="006C7920">
        <w:t>A)</w:t>
      </w:r>
      <w:r w:rsidR="006C7920">
        <w:rPr>
          <w:b/>
        </w:rPr>
        <w:t xml:space="preserve"> </w:t>
      </w:r>
      <w:r w:rsidR="00BC2B3A">
        <w:t>Protein lysates from quadriceps dissected from animals fasted overnight were prepared in HNTG buf</w:t>
      </w:r>
      <w:r w:rsidR="006C7920">
        <w:t>fer and blotted as indicated.  B)  Quantification of processed SREBP1 and the phosphorylation ratio of glycogen synthase.</w:t>
      </w:r>
      <w:r w:rsidR="00901963">
        <w:t xml:space="preserve">  Statistical significance (p&lt;0.05, n=5/7) was determined via a Wilcoxon Rank-Sum test (C) after correcting for multiple hypotheses.</w:t>
      </w:r>
    </w:p>
    <w:p w14:paraId="78490DD6" w14:textId="77777777" w:rsidR="00B4522B" w:rsidRDefault="00B4522B" w:rsidP="003E7617"/>
    <w:p w14:paraId="25A4D476" w14:textId="166E6EE7" w:rsidR="00B4522B" w:rsidRDefault="00B4522B" w:rsidP="00A40A23">
      <w:pPr>
        <w:pStyle w:val="Heading1"/>
      </w:pPr>
      <w:r>
        <w:t>Supplementary Figure Legends</w:t>
      </w:r>
    </w:p>
    <w:p w14:paraId="0128D48A" w14:textId="77777777" w:rsidR="00B4522B" w:rsidRDefault="00B4522B" w:rsidP="003E7617"/>
    <w:p w14:paraId="4FA9BB7D" w14:textId="03D0268F" w:rsidR="00A01F29" w:rsidRPr="00A01F29" w:rsidRDefault="00A01F29" w:rsidP="003E7617">
      <w:pPr>
        <w:rPr>
          <w:b/>
        </w:rPr>
      </w:pPr>
      <w:r w:rsidRPr="00A01F29">
        <w:rPr>
          <w:b/>
        </w:rPr>
        <w:t xml:space="preserve">Supplementary Table 1: Gene expression differences in muscle </w:t>
      </w:r>
      <w:r w:rsidRPr="00A01F29">
        <w:rPr>
          <w:b/>
          <w:i/>
        </w:rPr>
        <w:t xml:space="preserve">Tsc1 </w:t>
      </w:r>
      <w:r w:rsidRPr="00A01F29">
        <w:rPr>
          <w:b/>
        </w:rPr>
        <w:t xml:space="preserve">knockout quadriceps.  </w:t>
      </w:r>
    </w:p>
    <w:sectPr w:rsidR="00A01F29" w:rsidRPr="00A01F29" w:rsidSect="00A34EF3">
      <w:footerReference w:type="even" r:id="rId10"/>
      <w:footerReference w:type="default" r:id="rId11"/>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Dave Bridges" w:date="2015-09-11T08:32:00Z" w:initials="DB">
    <w:p w14:paraId="780C7A5B" w14:textId="4D228BDB" w:rsidR="002613DA" w:rsidRDefault="002613DA">
      <w:pPr>
        <w:pStyle w:val="CommentText"/>
      </w:pPr>
      <w:r>
        <w:rPr>
          <w:rStyle w:val="CommentReference"/>
        </w:rPr>
        <w:annotationRef/>
      </w:r>
      <w:r>
        <w:t>JeAnna can you find out the stock number for the normal chow diets</w:t>
      </w:r>
    </w:p>
  </w:comment>
  <w:comment w:id="1" w:author="Dave Bridges" w:date="2015-11-04T11:16:00Z" w:initials="DB">
    <w:p w14:paraId="515A300A" w14:textId="77777777" w:rsidR="00AC7808" w:rsidRDefault="00AC7808" w:rsidP="00AC7808">
      <w:pPr>
        <w:pStyle w:val="CommentText"/>
      </w:pPr>
      <w:r>
        <w:rPr>
          <w:rStyle w:val="CommentReference"/>
        </w:rPr>
        <w:annotationRef/>
      </w:r>
      <w:r>
        <w:t>Check this</w:t>
      </w:r>
    </w:p>
  </w:comment>
  <w:comment w:id="2" w:author="Dave Bridges" w:date="2015-12-18T16:04:00Z" w:initials="DB">
    <w:p w14:paraId="035440B0" w14:textId="479E538E" w:rsidR="002613DA" w:rsidRDefault="002613DA">
      <w:pPr>
        <w:pStyle w:val="CommentText"/>
      </w:pPr>
      <w:r>
        <w:rPr>
          <w:rStyle w:val="CommentReference"/>
        </w:rPr>
        <w:annotationRef/>
      </w:r>
      <w:r>
        <w:t>Erin, please update this to reflect the timing of the rapamycin/CLAMS experiment</w:t>
      </w:r>
    </w:p>
  </w:comment>
  <w:comment w:id="3" w:author="Dave Bridges" w:date="2015-09-09T12:44:00Z" w:initials="DB">
    <w:p w14:paraId="5273682B" w14:textId="4A95EA17" w:rsidR="002613DA" w:rsidRDefault="002613DA">
      <w:pPr>
        <w:pStyle w:val="CommentText"/>
      </w:pPr>
      <w:r>
        <w:rPr>
          <w:rStyle w:val="CommentReference"/>
        </w:rPr>
        <w:annotationRef/>
      </w:r>
      <w:r>
        <w:t>Need to write this in</w:t>
      </w:r>
    </w:p>
  </w:comment>
  <w:comment w:id="4" w:author="Dave Bridges" w:date="2016-06-08T16:32:00Z" w:initials="DB">
    <w:p w14:paraId="050BF58B" w14:textId="067AA0F3" w:rsidR="007F46DE" w:rsidRDefault="007F46DE">
      <w:pPr>
        <w:pStyle w:val="CommentText"/>
      </w:pPr>
      <w:r>
        <w:rPr>
          <w:rStyle w:val="CommentReference"/>
        </w:rPr>
        <w:annotationRef/>
      </w:r>
      <w:r>
        <w:t>Need to write in section about glucose clamps if we need it.</w:t>
      </w:r>
      <w:bookmarkStart w:id="5" w:name="_GoBack"/>
      <w:bookmarkEnd w:id="5"/>
    </w:p>
  </w:comment>
  <w:comment w:id="6" w:author="Dave Bridges" w:date="2016-06-07T16:33:00Z" w:initials="DB">
    <w:p w14:paraId="3850CF62" w14:textId="28E255A0" w:rsidR="0045183A" w:rsidRDefault="0045183A">
      <w:pPr>
        <w:pStyle w:val="CommentText"/>
      </w:pPr>
      <w:r>
        <w:rPr>
          <w:rStyle w:val="CommentReference"/>
        </w:rPr>
        <w:annotationRef/>
      </w:r>
      <w:r>
        <w:t>Need to remove HPD stuff</w:t>
      </w:r>
      <w:r w:rsidR="00882B61">
        <w:t xml:space="preserve"> from the figures</w:t>
      </w:r>
    </w:p>
  </w:comment>
  <w:comment w:id="7" w:author="Dave Bridges" w:date="2015-09-09T12:43:00Z" w:initials="DB">
    <w:p w14:paraId="5805DF2D" w14:textId="21D75E87" w:rsidR="002613DA" w:rsidRDefault="002613DA">
      <w:pPr>
        <w:pStyle w:val="CommentText"/>
      </w:pPr>
      <w:r>
        <w:rPr>
          <w:rStyle w:val="CommentReference"/>
        </w:rPr>
        <w:annotationRef/>
      </w:r>
      <w:r>
        <w:t>We never published the data on Triglcyeride elevations being due to SREBP1c in the MEFs, so we could probably put that in here.</w:t>
      </w:r>
    </w:p>
  </w:comment>
  <w:comment w:id="8" w:author="Dave Bridges" w:date="2015-09-11T08:14:00Z" w:initials="DB">
    <w:p w14:paraId="76D50CC8" w14:textId="7D7893E8" w:rsidR="002613DA" w:rsidRDefault="002613DA">
      <w:pPr>
        <w:pStyle w:val="CommentText"/>
      </w:pPr>
      <w:r>
        <w:rPr>
          <w:rStyle w:val="CommentReference"/>
        </w:rPr>
        <w:annotationRef/>
      </w:r>
      <w:r>
        <w:t xml:space="preserve">We have qPCR data showing elevated PTG mRNA in these muscles, but that’s duplicated in the RNAseq data before.  </w:t>
      </w:r>
    </w:p>
  </w:comment>
  <w:comment w:id="9" w:author="Dave Bridges" w:date="2015-08-03T08:05:00Z" w:initials="DB">
    <w:p w14:paraId="73DF81C3" w14:textId="0694CCD8" w:rsidR="002613DA" w:rsidRDefault="002613DA">
      <w:pPr>
        <w:pStyle w:val="CommentText"/>
      </w:pPr>
      <w:r>
        <w:rPr>
          <w:rStyle w:val="CommentReference"/>
        </w:rPr>
        <w:annotationRef/>
      </w:r>
      <w:r>
        <w:t>Get this data</w:t>
      </w:r>
    </w:p>
  </w:comment>
  <w:comment w:id="10" w:author="Dave Bridges" w:date="2016-06-08T16:16:00Z" w:initials="DB">
    <w:p w14:paraId="3F054A2A" w14:textId="66CD9F03" w:rsidR="00E7425C" w:rsidRDefault="00E7425C">
      <w:pPr>
        <w:pStyle w:val="CommentText"/>
      </w:pPr>
      <w:r>
        <w:rPr>
          <w:rStyle w:val="CommentReference"/>
        </w:rPr>
        <w:annotationRef/>
      </w:r>
      <w:r>
        <w:t>Need effect size and p-value</w:t>
      </w:r>
    </w:p>
  </w:comment>
  <w:comment w:id="11" w:author="Dave Bridges" w:date="2016-06-08T16:22:00Z" w:initials="DB">
    <w:p w14:paraId="29B16BFB" w14:textId="0E49EB60" w:rsidR="00E7425C" w:rsidRDefault="00E7425C">
      <w:pPr>
        <w:pStyle w:val="CommentText"/>
      </w:pPr>
      <w:r>
        <w:rPr>
          <w:rStyle w:val="CommentReference"/>
        </w:rPr>
        <w:annotationRef/>
      </w:r>
      <w:r>
        <w:t>Effect size, p-value</w:t>
      </w:r>
    </w:p>
  </w:comment>
  <w:comment w:id="12" w:author="Dave Bridges" w:date="2016-06-08T16:22:00Z" w:initials="DB">
    <w:p w14:paraId="44D777E6" w14:textId="0DC29426" w:rsidR="00E7425C" w:rsidRDefault="00E7425C">
      <w:pPr>
        <w:pStyle w:val="CommentText"/>
      </w:pPr>
      <w:r>
        <w:rPr>
          <w:rStyle w:val="CommentReference"/>
        </w:rPr>
        <w:annotationRef/>
      </w:r>
      <w:r>
        <w:t>Effect size/p-value</w:t>
      </w:r>
    </w:p>
  </w:comment>
  <w:comment w:id="13" w:author="Dave Bridges" w:date="2016-06-08T16:23:00Z" w:initials="DB">
    <w:p w14:paraId="7CBA2348" w14:textId="499E844B" w:rsidR="00E7425C" w:rsidRDefault="00E7425C">
      <w:pPr>
        <w:pStyle w:val="CommentText"/>
      </w:pPr>
      <w:r>
        <w:rPr>
          <w:rStyle w:val="CommentReference"/>
        </w:rPr>
        <w:annotationRef/>
      </w:r>
      <w:r>
        <w:t>Effect size/p-value</w:t>
      </w:r>
    </w:p>
  </w:comment>
  <w:comment w:id="14" w:author="Dave Bridges" w:date="2015-12-18T16:07:00Z" w:initials="DB">
    <w:p w14:paraId="6DC4FAE4" w14:textId="323FC536" w:rsidR="002613DA" w:rsidRDefault="002613DA">
      <w:pPr>
        <w:pStyle w:val="CommentText"/>
      </w:pPr>
      <w:r>
        <w:rPr>
          <w:rStyle w:val="CommentReference"/>
        </w:rPr>
        <w:annotationRef/>
      </w:r>
      <w:r>
        <w:t>Remove if we don’t discuss insulin sensitivity</w:t>
      </w:r>
    </w:p>
  </w:comment>
  <w:comment w:id="15" w:author="Dave Bridges" w:date="2015-12-28T14:50:00Z" w:initials="DB">
    <w:p w14:paraId="58A46973" w14:textId="6B3BCCA2" w:rsidR="002613DA" w:rsidRDefault="002613DA">
      <w:pPr>
        <w:pStyle w:val="CommentText"/>
      </w:pPr>
      <w:r>
        <w:rPr>
          <w:rStyle w:val="CommentReference"/>
        </w:rPr>
        <w:annotationRef/>
      </w:r>
      <w:r>
        <w:t>Put this in the supplement</w:t>
      </w:r>
    </w:p>
  </w:comment>
  <w:comment w:id="16" w:author="Dave Bridges" w:date="2015-12-28T16:27:00Z" w:initials="DB">
    <w:p w14:paraId="69B21E4D" w14:textId="73C75F0E" w:rsidR="002613DA" w:rsidRDefault="002613DA">
      <w:pPr>
        <w:pStyle w:val="CommentText"/>
      </w:pPr>
      <w:r>
        <w:rPr>
          <w:rStyle w:val="CommentReference"/>
        </w:rPr>
        <w:annotationRef/>
      </w:r>
      <w:r>
        <w:t>Need to measure Fgf21 in s erum</w:t>
      </w:r>
    </w:p>
  </w:comment>
  <w:comment w:id="17" w:author="Dave Bridges" w:date="2015-09-08T08:54:00Z" w:initials="DB">
    <w:p w14:paraId="4C23780D" w14:textId="448DA0A4" w:rsidR="002613DA" w:rsidRDefault="002613DA">
      <w:pPr>
        <w:pStyle w:val="CommentText"/>
      </w:pPr>
      <w:r>
        <w:rPr>
          <w:rStyle w:val="CommentReference"/>
        </w:rPr>
        <w:annotationRef/>
      </w:r>
      <w:r>
        <w:t>Alan, which grant(s) do you want to use here?</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80C7A5B" w15:done="0"/>
  <w15:commentEx w15:paraId="515A300A" w15:done="0"/>
  <w15:commentEx w15:paraId="035440B0" w15:done="0"/>
  <w15:commentEx w15:paraId="5273682B" w15:done="0"/>
  <w15:commentEx w15:paraId="050BF58B" w15:done="0"/>
  <w15:commentEx w15:paraId="3850CF62" w15:done="0"/>
  <w15:commentEx w15:paraId="5805DF2D" w15:done="0"/>
  <w15:commentEx w15:paraId="76D50CC8" w15:done="0"/>
  <w15:commentEx w15:paraId="73DF81C3" w15:done="0"/>
  <w15:commentEx w15:paraId="3F054A2A" w15:done="0"/>
  <w15:commentEx w15:paraId="29B16BFB" w15:done="0"/>
  <w15:commentEx w15:paraId="44D777E6" w15:done="0"/>
  <w15:commentEx w15:paraId="7CBA2348" w15:done="0"/>
  <w15:commentEx w15:paraId="6DC4FAE4" w15:done="0"/>
  <w15:commentEx w15:paraId="58A46973" w15:done="0"/>
  <w15:commentEx w15:paraId="69B21E4D" w15:done="0"/>
  <w15:commentEx w15:paraId="4C23780D"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8532422" w14:textId="77777777" w:rsidR="00470BBC" w:rsidRDefault="00470BBC" w:rsidP="00907F04">
      <w:r>
        <w:separator/>
      </w:r>
    </w:p>
  </w:endnote>
  <w:endnote w:type="continuationSeparator" w:id="0">
    <w:p w14:paraId="117D162F" w14:textId="77777777" w:rsidR="00470BBC" w:rsidRDefault="00470BBC" w:rsidP="00907F0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aramond">
    <w:panose1 w:val="02020404030301010803"/>
    <w:charset w:val="00"/>
    <w:family w:val="auto"/>
    <w:pitch w:val="variable"/>
    <w:sig w:usb0="00000287" w:usb1="00000000" w:usb2="00000000" w:usb3="00000000" w:csb0="0000009F" w:csb1="00000000"/>
  </w:font>
  <w:font w:name="ＭＳ Ｐ明朝">
    <w:charset w:val="80"/>
    <w:family w:val="auto"/>
    <w:pitch w:val="variable"/>
    <w:sig w:usb0="E00002FF" w:usb1="6AC7FDFB" w:usb2="08000012" w:usb3="00000000" w:csb0="0002009F" w:csb1="00000000"/>
  </w:font>
  <w:font w:name="Lucida Grande">
    <w:panose1 w:val="020B0600040502020204"/>
    <w:charset w:val="00"/>
    <w:family w:val="auto"/>
    <w:pitch w:val="variable"/>
    <w:sig w:usb0="E1000AEF" w:usb1="5000A1FF" w:usb2="00000000" w:usb3="00000000" w:csb0="000001BF" w:csb1="00000000"/>
  </w:font>
  <w:font w:name="Times">
    <w:panose1 w:val="00000000000000000000"/>
    <w:charset w:val="4D"/>
    <w:family w:val="roman"/>
    <w:notTrueType/>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F82FDAE" w14:textId="77777777" w:rsidR="002613DA" w:rsidRDefault="002613DA" w:rsidP="00331F6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48974D73" w14:textId="77777777" w:rsidR="002613DA" w:rsidRDefault="002613DA">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20326DC" w14:textId="77777777" w:rsidR="002613DA" w:rsidRDefault="002613DA" w:rsidP="00331F6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470BBC">
      <w:rPr>
        <w:rStyle w:val="PageNumber"/>
        <w:noProof/>
      </w:rPr>
      <w:t>1</w:t>
    </w:r>
    <w:r>
      <w:rPr>
        <w:rStyle w:val="PageNumber"/>
      </w:rPr>
      <w:fldChar w:fldCharType="end"/>
    </w:r>
  </w:p>
  <w:p w14:paraId="493E31A3" w14:textId="77777777" w:rsidR="002613DA" w:rsidRDefault="002613DA">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E7EBCAB" w14:textId="77777777" w:rsidR="00470BBC" w:rsidRDefault="00470BBC" w:rsidP="00907F04">
      <w:r>
        <w:separator/>
      </w:r>
    </w:p>
  </w:footnote>
  <w:footnote w:type="continuationSeparator" w:id="0">
    <w:p w14:paraId="24248367" w14:textId="77777777" w:rsidR="00470BBC" w:rsidRDefault="00470BBC" w:rsidP="00907F04">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48B70B0"/>
    <w:multiLevelType w:val="hybridMultilevel"/>
    <w:tmpl w:val="B0BEE3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54E36319"/>
    <w:multiLevelType w:val="hybridMultilevel"/>
    <w:tmpl w:val="1EDEB0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28"/>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B4B3F"/>
    <w:rsid w:val="00000531"/>
    <w:rsid w:val="000013A4"/>
    <w:rsid w:val="00002EA6"/>
    <w:rsid w:val="00037C8C"/>
    <w:rsid w:val="00053F9A"/>
    <w:rsid w:val="00062D30"/>
    <w:rsid w:val="000654BB"/>
    <w:rsid w:val="0006561D"/>
    <w:rsid w:val="000711BE"/>
    <w:rsid w:val="000743D3"/>
    <w:rsid w:val="00085075"/>
    <w:rsid w:val="000850D2"/>
    <w:rsid w:val="00090C3D"/>
    <w:rsid w:val="000A25BD"/>
    <w:rsid w:val="000B72BD"/>
    <w:rsid w:val="000C2BF5"/>
    <w:rsid w:val="000C5F3E"/>
    <w:rsid w:val="000D2A60"/>
    <w:rsid w:val="000E6F5D"/>
    <w:rsid w:val="000F13F0"/>
    <w:rsid w:val="001037A6"/>
    <w:rsid w:val="00105909"/>
    <w:rsid w:val="00111E04"/>
    <w:rsid w:val="0011510C"/>
    <w:rsid w:val="00123A01"/>
    <w:rsid w:val="0014290F"/>
    <w:rsid w:val="001510C9"/>
    <w:rsid w:val="0017194A"/>
    <w:rsid w:val="001736D0"/>
    <w:rsid w:val="00190F17"/>
    <w:rsid w:val="001A6A7C"/>
    <w:rsid w:val="001A7E83"/>
    <w:rsid w:val="001B3936"/>
    <w:rsid w:val="001E0A5E"/>
    <w:rsid w:val="00200537"/>
    <w:rsid w:val="00200D61"/>
    <w:rsid w:val="00205F41"/>
    <w:rsid w:val="00216640"/>
    <w:rsid w:val="00217BA9"/>
    <w:rsid w:val="00221DBF"/>
    <w:rsid w:val="00232F5F"/>
    <w:rsid w:val="00237F34"/>
    <w:rsid w:val="00245445"/>
    <w:rsid w:val="00250F5B"/>
    <w:rsid w:val="00260872"/>
    <w:rsid w:val="002613DA"/>
    <w:rsid w:val="002638F5"/>
    <w:rsid w:val="002648CF"/>
    <w:rsid w:val="00266DA2"/>
    <w:rsid w:val="00275E69"/>
    <w:rsid w:val="002A7B4B"/>
    <w:rsid w:val="002B4B3F"/>
    <w:rsid w:val="002B4C32"/>
    <w:rsid w:val="002C7364"/>
    <w:rsid w:val="002D3D11"/>
    <w:rsid w:val="002D65EF"/>
    <w:rsid w:val="002D7887"/>
    <w:rsid w:val="002E25A9"/>
    <w:rsid w:val="002E45D2"/>
    <w:rsid w:val="00303444"/>
    <w:rsid w:val="00331B56"/>
    <w:rsid w:val="00331F69"/>
    <w:rsid w:val="00334230"/>
    <w:rsid w:val="0033583C"/>
    <w:rsid w:val="003406C3"/>
    <w:rsid w:val="003407C9"/>
    <w:rsid w:val="00344094"/>
    <w:rsid w:val="00353984"/>
    <w:rsid w:val="003669B1"/>
    <w:rsid w:val="00373D35"/>
    <w:rsid w:val="0038762E"/>
    <w:rsid w:val="0039397E"/>
    <w:rsid w:val="00395526"/>
    <w:rsid w:val="0039667E"/>
    <w:rsid w:val="00396BD8"/>
    <w:rsid w:val="003A0720"/>
    <w:rsid w:val="003D55EC"/>
    <w:rsid w:val="003E7617"/>
    <w:rsid w:val="003F5BD8"/>
    <w:rsid w:val="003F5FAC"/>
    <w:rsid w:val="003F6A53"/>
    <w:rsid w:val="00403E87"/>
    <w:rsid w:val="00426050"/>
    <w:rsid w:val="00427FDD"/>
    <w:rsid w:val="004344F0"/>
    <w:rsid w:val="00445957"/>
    <w:rsid w:val="0045067A"/>
    <w:rsid w:val="00451202"/>
    <w:rsid w:val="0045120B"/>
    <w:rsid w:val="0045183A"/>
    <w:rsid w:val="004555BE"/>
    <w:rsid w:val="0046122A"/>
    <w:rsid w:val="00470BBC"/>
    <w:rsid w:val="00496EF3"/>
    <w:rsid w:val="004A2F25"/>
    <w:rsid w:val="004A33CD"/>
    <w:rsid w:val="004B4BBE"/>
    <w:rsid w:val="004C18FC"/>
    <w:rsid w:val="004C281E"/>
    <w:rsid w:val="004C5CD7"/>
    <w:rsid w:val="004C6C48"/>
    <w:rsid w:val="004D0DD4"/>
    <w:rsid w:val="004D4201"/>
    <w:rsid w:val="004D7062"/>
    <w:rsid w:val="004F062C"/>
    <w:rsid w:val="004F7AD9"/>
    <w:rsid w:val="005008B3"/>
    <w:rsid w:val="00502679"/>
    <w:rsid w:val="00502BBA"/>
    <w:rsid w:val="00504B90"/>
    <w:rsid w:val="0050751B"/>
    <w:rsid w:val="005169CA"/>
    <w:rsid w:val="0052183D"/>
    <w:rsid w:val="00526B0E"/>
    <w:rsid w:val="00531AD6"/>
    <w:rsid w:val="00573A9D"/>
    <w:rsid w:val="005838B0"/>
    <w:rsid w:val="00583F7C"/>
    <w:rsid w:val="005858D1"/>
    <w:rsid w:val="005F1E8E"/>
    <w:rsid w:val="00620F42"/>
    <w:rsid w:val="00643A13"/>
    <w:rsid w:val="00652E5B"/>
    <w:rsid w:val="006823FC"/>
    <w:rsid w:val="006847F1"/>
    <w:rsid w:val="00692503"/>
    <w:rsid w:val="006B24A7"/>
    <w:rsid w:val="006B552C"/>
    <w:rsid w:val="006C5190"/>
    <w:rsid w:val="006C7920"/>
    <w:rsid w:val="006D5C06"/>
    <w:rsid w:val="006D6FB2"/>
    <w:rsid w:val="006E7ABB"/>
    <w:rsid w:val="006F352E"/>
    <w:rsid w:val="006F51AF"/>
    <w:rsid w:val="006F5D2C"/>
    <w:rsid w:val="00706C80"/>
    <w:rsid w:val="00723E82"/>
    <w:rsid w:val="0072553D"/>
    <w:rsid w:val="00730779"/>
    <w:rsid w:val="00736644"/>
    <w:rsid w:val="00762EF3"/>
    <w:rsid w:val="00794576"/>
    <w:rsid w:val="007B0A52"/>
    <w:rsid w:val="007B624A"/>
    <w:rsid w:val="007B7AEB"/>
    <w:rsid w:val="007C0FAF"/>
    <w:rsid w:val="007C4F6A"/>
    <w:rsid w:val="007D199B"/>
    <w:rsid w:val="007D1A22"/>
    <w:rsid w:val="007D4121"/>
    <w:rsid w:val="007F46DE"/>
    <w:rsid w:val="00802891"/>
    <w:rsid w:val="0080402E"/>
    <w:rsid w:val="00823A14"/>
    <w:rsid w:val="00841CC6"/>
    <w:rsid w:val="00842DEC"/>
    <w:rsid w:val="008437EE"/>
    <w:rsid w:val="008545F6"/>
    <w:rsid w:val="0086281F"/>
    <w:rsid w:val="00864774"/>
    <w:rsid w:val="00864B68"/>
    <w:rsid w:val="00871236"/>
    <w:rsid w:val="00881C69"/>
    <w:rsid w:val="00882B61"/>
    <w:rsid w:val="008A11B9"/>
    <w:rsid w:val="008A506B"/>
    <w:rsid w:val="008B795B"/>
    <w:rsid w:val="008C44ED"/>
    <w:rsid w:val="008E07CF"/>
    <w:rsid w:val="009010AA"/>
    <w:rsid w:val="00901963"/>
    <w:rsid w:val="00907F04"/>
    <w:rsid w:val="00910E93"/>
    <w:rsid w:val="00921CEC"/>
    <w:rsid w:val="009234CA"/>
    <w:rsid w:val="00926840"/>
    <w:rsid w:val="00931A46"/>
    <w:rsid w:val="00940644"/>
    <w:rsid w:val="009452DB"/>
    <w:rsid w:val="00972512"/>
    <w:rsid w:val="00974B1E"/>
    <w:rsid w:val="00980BD7"/>
    <w:rsid w:val="00991A54"/>
    <w:rsid w:val="00996376"/>
    <w:rsid w:val="009B110D"/>
    <w:rsid w:val="009D0FFE"/>
    <w:rsid w:val="009D1EBE"/>
    <w:rsid w:val="009F47C8"/>
    <w:rsid w:val="00A01F29"/>
    <w:rsid w:val="00A04A3A"/>
    <w:rsid w:val="00A10EEA"/>
    <w:rsid w:val="00A15A7B"/>
    <w:rsid w:val="00A34EF3"/>
    <w:rsid w:val="00A40A23"/>
    <w:rsid w:val="00A526B3"/>
    <w:rsid w:val="00A64165"/>
    <w:rsid w:val="00A77C1A"/>
    <w:rsid w:val="00A84192"/>
    <w:rsid w:val="00A85F86"/>
    <w:rsid w:val="00A86399"/>
    <w:rsid w:val="00A922D2"/>
    <w:rsid w:val="00AB3D88"/>
    <w:rsid w:val="00AC305E"/>
    <w:rsid w:val="00AC53AD"/>
    <w:rsid w:val="00AC73D9"/>
    <w:rsid w:val="00AC7808"/>
    <w:rsid w:val="00AE30D5"/>
    <w:rsid w:val="00AF0847"/>
    <w:rsid w:val="00B10A19"/>
    <w:rsid w:val="00B1423F"/>
    <w:rsid w:val="00B20F63"/>
    <w:rsid w:val="00B3409A"/>
    <w:rsid w:val="00B4522B"/>
    <w:rsid w:val="00B77490"/>
    <w:rsid w:val="00B80ABE"/>
    <w:rsid w:val="00B83F46"/>
    <w:rsid w:val="00B90CD2"/>
    <w:rsid w:val="00B91EDD"/>
    <w:rsid w:val="00B96350"/>
    <w:rsid w:val="00BC2B3A"/>
    <w:rsid w:val="00C10DEF"/>
    <w:rsid w:val="00C13E13"/>
    <w:rsid w:val="00C4123A"/>
    <w:rsid w:val="00C50D02"/>
    <w:rsid w:val="00C6712D"/>
    <w:rsid w:val="00C868B8"/>
    <w:rsid w:val="00C913F9"/>
    <w:rsid w:val="00CB219E"/>
    <w:rsid w:val="00CD1EC4"/>
    <w:rsid w:val="00CE61CD"/>
    <w:rsid w:val="00CE66CE"/>
    <w:rsid w:val="00CE7E88"/>
    <w:rsid w:val="00D011BE"/>
    <w:rsid w:val="00D04DA3"/>
    <w:rsid w:val="00D05FF7"/>
    <w:rsid w:val="00D07952"/>
    <w:rsid w:val="00D2057A"/>
    <w:rsid w:val="00D300E1"/>
    <w:rsid w:val="00D45DD4"/>
    <w:rsid w:val="00D52992"/>
    <w:rsid w:val="00D75864"/>
    <w:rsid w:val="00D8601B"/>
    <w:rsid w:val="00D863F7"/>
    <w:rsid w:val="00D95C50"/>
    <w:rsid w:val="00DA21D3"/>
    <w:rsid w:val="00DD2A58"/>
    <w:rsid w:val="00DD3F13"/>
    <w:rsid w:val="00E00396"/>
    <w:rsid w:val="00E01C7B"/>
    <w:rsid w:val="00E11C5F"/>
    <w:rsid w:val="00E22913"/>
    <w:rsid w:val="00E2598A"/>
    <w:rsid w:val="00E26D9D"/>
    <w:rsid w:val="00E32EF3"/>
    <w:rsid w:val="00E35E47"/>
    <w:rsid w:val="00E447C3"/>
    <w:rsid w:val="00E522BC"/>
    <w:rsid w:val="00E7425C"/>
    <w:rsid w:val="00E83625"/>
    <w:rsid w:val="00E93970"/>
    <w:rsid w:val="00EA6963"/>
    <w:rsid w:val="00EB4395"/>
    <w:rsid w:val="00EB6CB5"/>
    <w:rsid w:val="00EE7DA9"/>
    <w:rsid w:val="00F0463F"/>
    <w:rsid w:val="00F07541"/>
    <w:rsid w:val="00F1021D"/>
    <w:rsid w:val="00F10B8B"/>
    <w:rsid w:val="00F311C5"/>
    <w:rsid w:val="00F52887"/>
    <w:rsid w:val="00F57B88"/>
    <w:rsid w:val="00F60DC7"/>
    <w:rsid w:val="00F70CE4"/>
    <w:rsid w:val="00F811D4"/>
    <w:rsid w:val="00F901B5"/>
    <w:rsid w:val="00F94801"/>
    <w:rsid w:val="00F951B7"/>
    <w:rsid w:val="00FA15D0"/>
    <w:rsid w:val="00FB6A44"/>
    <w:rsid w:val="00FD0A14"/>
    <w:rsid w:val="00FD1D50"/>
    <w:rsid w:val="00FD43D2"/>
    <w:rsid w:val="00FE087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CDE3CA9"/>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7B624A"/>
    <w:pPr>
      <w:keepNext/>
      <w:keepLines/>
      <w:spacing w:before="480"/>
      <w:outlineLvl w:val="0"/>
    </w:pPr>
    <w:rPr>
      <w:rFonts w:asciiTheme="majorHAnsi" w:eastAsiaTheme="majorEastAsia" w:hAnsiTheme="majorHAnsi" w:cstheme="majorBidi"/>
      <w:b/>
      <w:bCs/>
      <w:color w:val="4E4E52" w:themeColor="accent1" w:themeShade="B5"/>
      <w:sz w:val="32"/>
      <w:szCs w:val="32"/>
    </w:rPr>
  </w:style>
  <w:style w:type="paragraph" w:styleId="Heading2">
    <w:name w:val="heading 2"/>
    <w:basedOn w:val="Normal"/>
    <w:next w:val="Normal"/>
    <w:link w:val="Heading2Char"/>
    <w:uiPriority w:val="9"/>
    <w:unhideWhenUsed/>
    <w:qFormat/>
    <w:rsid w:val="007B624A"/>
    <w:pPr>
      <w:keepNext/>
      <w:keepLines/>
      <w:spacing w:before="200"/>
      <w:outlineLvl w:val="1"/>
    </w:pPr>
    <w:rPr>
      <w:rFonts w:asciiTheme="majorHAnsi" w:eastAsiaTheme="majorEastAsia" w:hAnsiTheme="majorHAnsi" w:cstheme="majorBidi"/>
      <w:b/>
      <w:bCs/>
      <w:color w:val="6F6F74"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B624A"/>
    <w:rPr>
      <w:rFonts w:asciiTheme="majorHAnsi" w:eastAsiaTheme="majorEastAsia" w:hAnsiTheme="majorHAnsi" w:cstheme="majorBidi"/>
      <w:b/>
      <w:bCs/>
      <w:color w:val="4E4E52" w:themeColor="accent1" w:themeShade="B5"/>
      <w:sz w:val="32"/>
      <w:szCs w:val="32"/>
    </w:rPr>
  </w:style>
  <w:style w:type="character" w:customStyle="1" w:styleId="Heading2Char">
    <w:name w:val="Heading 2 Char"/>
    <w:basedOn w:val="DefaultParagraphFont"/>
    <w:link w:val="Heading2"/>
    <w:uiPriority w:val="9"/>
    <w:rsid w:val="007B624A"/>
    <w:rPr>
      <w:rFonts w:asciiTheme="majorHAnsi" w:eastAsiaTheme="majorEastAsia" w:hAnsiTheme="majorHAnsi" w:cstheme="majorBidi"/>
      <w:b/>
      <w:bCs/>
      <w:color w:val="6F6F74" w:themeColor="accent1"/>
      <w:sz w:val="26"/>
      <w:szCs w:val="26"/>
    </w:rPr>
  </w:style>
  <w:style w:type="character" w:styleId="CommentReference">
    <w:name w:val="annotation reference"/>
    <w:basedOn w:val="DefaultParagraphFont"/>
    <w:uiPriority w:val="99"/>
    <w:semiHidden/>
    <w:unhideWhenUsed/>
    <w:rsid w:val="00802891"/>
    <w:rPr>
      <w:sz w:val="18"/>
      <w:szCs w:val="18"/>
    </w:rPr>
  </w:style>
  <w:style w:type="paragraph" w:styleId="CommentText">
    <w:name w:val="annotation text"/>
    <w:basedOn w:val="Normal"/>
    <w:link w:val="CommentTextChar"/>
    <w:uiPriority w:val="99"/>
    <w:semiHidden/>
    <w:unhideWhenUsed/>
    <w:rsid w:val="00802891"/>
  </w:style>
  <w:style w:type="character" w:customStyle="1" w:styleId="CommentTextChar">
    <w:name w:val="Comment Text Char"/>
    <w:basedOn w:val="DefaultParagraphFont"/>
    <w:link w:val="CommentText"/>
    <w:uiPriority w:val="99"/>
    <w:semiHidden/>
    <w:rsid w:val="00802891"/>
  </w:style>
  <w:style w:type="paragraph" w:styleId="CommentSubject">
    <w:name w:val="annotation subject"/>
    <w:basedOn w:val="CommentText"/>
    <w:next w:val="CommentText"/>
    <w:link w:val="CommentSubjectChar"/>
    <w:uiPriority w:val="99"/>
    <w:semiHidden/>
    <w:unhideWhenUsed/>
    <w:rsid w:val="00802891"/>
    <w:rPr>
      <w:b/>
      <w:bCs/>
      <w:sz w:val="20"/>
      <w:szCs w:val="20"/>
    </w:rPr>
  </w:style>
  <w:style w:type="character" w:customStyle="1" w:styleId="CommentSubjectChar">
    <w:name w:val="Comment Subject Char"/>
    <w:basedOn w:val="CommentTextChar"/>
    <w:link w:val="CommentSubject"/>
    <w:uiPriority w:val="99"/>
    <w:semiHidden/>
    <w:rsid w:val="00802891"/>
    <w:rPr>
      <w:b/>
      <w:bCs/>
      <w:sz w:val="20"/>
      <w:szCs w:val="20"/>
    </w:rPr>
  </w:style>
  <w:style w:type="paragraph" w:styleId="BalloonText">
    <w:name w:val="Balloon Text"/>
    <w:basedOn w:val="Normal"/>
    <w:link w:val="BalloonTextChar"/>
    <w:uiPriority w:val="99"/>
    <w:semiHidden/>
    <w:unhideWhenUsed/>
    <w:rsid w:val="00802891"/>
    <w:rPr>
      <w:rFonts w:ascii="Lucida Grande" w:hAnsi="Lucida Grande"/>
      <w:sz w:val="18"/>
      <w:szCs w:val="18"/>
    </w:rPr>
  </w:style>
  <w:style w:type="character" w:customStyle="1" w:styleId="BalloonTextChar">
    <w:name w:val="Balloon Text Char"/>
    <w:basedOn w:val="DefaultParagraphFont"/>
    <w:link w:val="BalloonText"/>
    <w:uiPriority w:val="99"/>
    <w:semiHidden/>
    <w:rsid w:val="00802891"/>
    <w:rPr>
      <w:rFonts w:ascii="Lucida Grande" w:hAnsi="Lucida Grande"/>
      <w:sz w:val="18"/>
      <w:szCs w:val="18"/>
    </w:rPr>
  </w:style>
  <w:style w:type="paragraph" w:styleId="ListParagraph">
    <w:name w:val="List Paragraph"/>
    <w:basedOn w:val="Normal"/>
    <w:uiPriority w:val="34"/>
    <w:qFormat/>
    <w:rsid w:val="003E7617"/>
    <w:pPr>
      <w:ind w:left="720"/>
      <w:contextualSpacing/>
    </w:pPr>
  </w:style>
  <w:style w:type="paragraph" w:styleId="NormalWeb">
    <w:name w:val="Normal (Web)"/>
    <w:basedOn w:val="Normal"/>
    <w:uiPriority w:val="99"/>
    <w:unhideWhenUsed/>
    <w:rsid w:val="00871236"/>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6F51AF"/>
    <w:rPr>
      <w:color w:val="67AABF" w:themeColor="hyperlink"/>
      <w:u w:val="single"/>
    </w:rPr>
  </w:style>
  <w:style w:type="table" w:styleId="TableGrid">
    <w:name w:val="Table Grid"/>
    <w:basedOn w:val="TableNormal"/>
    <w:uiPriority w:val="59"/>
    <w:rsid w:val="008545F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List">
    <w:name w:val="Light List"/>
    <w:basedOn w:val="TableNormal"/>
    <w:uiPriority w:val="61"/>
    <w:rsid w:val="00331B56"/>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FootnoteText">
    <w:name w:val="footnote text"/>
    <w:basedOn w:val="Normal"/>
    <w:link w:val="FootnoteTextChar"/>
    <w:uiPriority w:val="99"/>
    <w:unhideWhenUsed/>
    <w:rsid w:val="00907F04"/>
  </w:style>
  <w:style w:type="character" w:customStyle="1" w:styleId="FootnoteTextChar">
    <w:name w:val="Footnote Text Char"/>
    <w:basedOn w:val="DefaultParagraphFont"/>
    <w:link w:val="FootnoteText"/>
    <w:uiPriority w:val="99"/>
    <w:rsid w:val="00907F04"/>
  </w:style>
  <w:style w:type="character" w:styleId="FootnoteReference">
    <w:name w:val="footnote reference"/>
    <w:basedOn w:val="DefaultParagraphFont"/>
    <w:uiPriority w:val="99"/>
    <w:unhideWhenUsed/>
    <w:rsid w:val="00907F04"/>
    <w:rPr>
      <w:vertAlign w:val="superscript"/>
    </w:rPr>
  </w:style>
  <w:style w:type="paragraph" w:styleId="Footer">
    <w:name w:val="footer"/>
    <w:basedOn w:val="Normal"/>
    <w:link w:val="FooterChar"/>
    <w:uiPriority w:val="99"/>
    <w:unhideWhenUsed/>
    <w:rsid w:val="00331F69"/>
    <w:pPr>
      <w:tabs>
        <w:tab w:val="center" w:pos="4320"/>
        <w:tab w:val="right" w:pos="8640"/>
      </w:tabs>
    </w:pPr>
  </w:style>
  <w:style w:type="character" w:customStyle="1" w:styleId="FooterChar">
    <w:name w:val="Footer Char"/>
    <w:basedOn w:val="DefaultParagraphFont"/>
    <w:link w:val="Footer"/>
    <w:uiPriority w:val="99"/>
    <w:rsid w:val="00331F69"/>
  </w:style>
  <w:style w:type="character" w:styleId="PageNumber">
    <w:name w:val="page number"/>
    <w:basedOn w:val="DefaultParagraphFont"/>
    <w:uiPriority w:val="99"/>
    <w:semiHidden/>
    <w:unhideWhenUsed/>
    <w:rsid w:val="00331F69"/>
  </w:style>
  <w:style w:type="paragraph" w:styleId="NoSpacing">
    <w:name w:val="No Spacing"/>
    <w:uiPriority w:val="1"/>
    <w:qFormat/>
    <w:rsid w:val="00EA696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8891024">
      <w:bodyDiv w:val="1"/>
      <w:marLeft w:val="0"/>
      <w:marRight w:val="0"/>
      <w:marTop w:val="0"/>
      <w:marBottom w:val="0"/>
      <w:divBdr>
        <w:top w:val="none" w:sz="0" w:space="0" w:color="auto"/>
        <w:left w:val="none" w:sz="0" w:space="0" w:color="auto"/>
        <w:bottom w:val="none" w:sz="0" w:space="0" w:color="auto"/>
        <w:right w:val="none" w:sz="0" w:space="0" w:color="auto"/>
      </w:divBdr>
      <w:divsChild>
        <w:div w:id="1135638906">
          <w:marLeft w:val="0"/>
          <w:marRight w:val="0"/>
          <w:marTop w:val="0"/>
          <w:marBottom w:val="0"/>
          <w:divBdr>
            <w:top w:val="none" w:sz="0" w:space="0" w:color="auto"/>
            <w:left w:val="none" w:sz="0" w:space="0" w:color="auto"/>
            <w:bottom w:val="none" w:sz="0" w:space="0" w:color="auto"/>
            <w:right w:val="none" w:sz="0" w:space="0" w:color="auto"/>
          </w:divBdr>
          <w:divsChild>
            <w:div w:id="2104837446">
              <w:marLeft w:val="0"/>
              <w:marRight w:val="0"/>
              <w:marTop w:val="0"/>
              <w:marBottom w:val="0"/>
              <w:divBdr>
                <w:top w:val="none" w:sz="0" w:space="0" w:color="auto"/>
                <w:left w:val="none" w:sz="0" w:space="0" w:color="auto"/>
                <w:bottom w:val="none" w:sz="0" w:space="0" w:color="auto"/>
                <w:right w:val="none" w:sz="0" w:space="0" w:color="auto"/>
              </w:divBdr>
              <w:divsChild>
                <w:div w:id="1066606934">
                  <w:marLeft w:val="0"/>
                  <w:marRight w:val="0"/>
                  <w:marTop w:val="0"/>
                  <w:marBottom w:val="0"/>
                  <w:divBdr>
                    <w:top w:val="none" w:sz="0" w:space="0" w:color="auto"/>
                    <w:left w:val="none" w:sz="0" w:space="0" w:color="auto"/>
                    <w:bottom w:val="none" w:sz="0" w:space="0" w:color="auto"/>
                    <w:right w:val="none" w:sz="0" w:space="0" w:color="auto"/>
                  </w:divBdr>
                  <w:divsChild>
                    <w:div w:id="1997032628">
                      <w:marLeft w:val="0"/>
                      <w:marRight w:val="0"/>
                      <w:marTop w:val="0"/>
                      <w:marBottom w:val="0"/>
                      <w:divBdr>
                        <w:top w:val="none" w:sz="0" w:space="0" w:color="auto"/>
                        <w:left w:val="none" w:sz="0" w:space="0" w:color="auto"/>
                        <w:bottom w:val="none" w:sz="0" w:space="0" w:color="auto"/>
                        <w:right w:val="none" w:sz="0" w:space="0" w:color="auto"/>
                      </w:divBdr>
                      <w:divsChild>
                        <w:div w:id="1885409693">
                          <w:marLeft w:val="0"/>
                          <w:marRight w:val="0"/>
                          <w:marTop w:val="0"/>
                          <w:marBottom w:val="0"/>
                          <w:divBdr>
                            <w:top w:val="none" w:sz="0" w:space="0" w:color="auto"/>
                            <w:left w:val="none" w:sz="0" w:space="0" w:color="auto"/>
                            <w:bottom w:val="none" w:sz="0" w:space="0" w:color="auto"/>
                            <w:right w:val="none" w:sz="0" w:space="0" w:color="auto"/>
                          </w:divBdr>
                          <w:divsChild>
                            <w:div w:id="152109505">
                              <w:marLeft w:val="0"/>
                              <w:marRight w:val="0"/>
                              <w:marTop w:val="0"/>
                              <w:marBottom w:val="0"/>
                              <w:divBdr>
                                <w:top w:val="none" w:sz="0" w:space="0" w:color="auto"/>
                                <w:left w:val="none" w:sz="0" w:space="0" w:color="auto"/>
                                <w:bottom w:val="none" w:sz="0" w:space="0" w:color="auto"/>
                                <w:right w:val="none" w:sz="0" w:space="0" w:color="auto"/>
                              </w:divBdr>
                              <w:divsChild>
                                <w:div w:id="1473137482">
                                  <w:marLeft w:val="0"/>
                                  <w:marRight w:val="0"/>
                                  <w:marTop w:val="0"/>
                                  <w:marBottom w:val="0"/>
                                  <w:divBdr>
                                    <w:top w:val="none" w:sz="0" w:space="0" w:color="auto"/>
                                    <w:left w:val="none" w:sz="0" w:space="0" w:color="auto"/>
                                    <w:bottom w:val="none" w:sz="0" w:space="0" w:color="auto"/>
                                    <w:right w:val="none" w:sz="0" w:space="0" w:color="auto"/>
                                  </w:divBdr>
                                  <w:divsChild>
                                    <w:div w:id="1246107224">
                                      <w:marLeft w:val="0"/>
                                      <w:marRight w:val="0"/>
                                      <w:marTop w:val="0"/>
                                      <w:marBottom w:val="0"/>
                                      <w:divBdr>
                                        <w:top w:val="none" w:sz="0" w:space="0" w:color="auto"/>
                                        <w:left w:val="none" w:sz="0" w:space="0" w:color="auto"/>
                                        <w:bottom w:val="none" w:sz="0" w:space="0" w:color="auto"/>
                                        <w:right w:val="none" w:sz="0" w:space="0" w:color="auto"/>
                                      </w:divBdr>
                                      <w:divsChild>
                                        <w:div w:id="992491887">
                                          <w:marLeft w:val="0"/>
                                          <w:marRight w:val="0"/>
                                          <w:marTop w:val="0"/>
                                          <w:marBottom w:val="0"/>
                                          <w:divBdr>
                                            <w:top w:val="none" w:sz="0" w:space="0" w:color="auto"/>
                                            <w:left w:val="none" w:sz="0" w:space="0" w:color="auto"/>
                                            <w:bottom w:val="none" w:sz="0" w:space="0" w:color="auto"/>
                                            <w:right w:val="none" w:sz="0" w:space="0" w:color="auto"/>
                                          </w:divBdr>
                                          <w:divsChild>
                                            <w:div w:id="248197415">
                                              <w:marLeft w:val="0"/>
                                              <w:marRight w:val="0"/>
                                              <w:marTop w:val="0"/>
                                              <w:marBottom w:val="0"/>
                                              <w:divBdr>
                                                <w:top w:val="none" w:sz="0" w:space="0" w:color="auto"/>
                                                <w:left w:val="none" w:sz="0" w:space="0" w:color="auto"/>
                                                <w:bottom w:val="none" w:sz="0" w:space="0" w:color="auto"/>
                                                <w:right w:val="none" w:sz="0" w:space="0" w:color="auto"/>
                                              </w:divBdr>
                                              <w:divsChild>
                                                <w:div w:id="1497843111">
                                                  <w:marLeft w:val="0"/>
                                                  <w:marRight w:val="0"/>
                                                  <w:marTop w:val="0"/>
                                                  <w:marBottom w:val="0"/>
                                                  <w:divBdr>
                                                    <w:top w:val="none" w:sz="0" w:space="0" w:color="auto"/>
                                                    <w:left w:val="none" w:sz="0" w:space="0" w:color="auto"/>
                                                    <w:bottom w:val="none" w:sz="0" w:space="0" w:color="auto"/>
                                                    <w:right w:val="none" w:sz="0" w:space="0" w:color="auto"/>
                                                  </w:divBdr>
                                                  <w:divsChild>
                                                    <w:div w:id="1202009688">
                                                      <w:marLeft w:val="0"/>
                                                      <w:marRight w:val="0"/>
                                                      <w:marTop w:val="0"/>
                                                      <w:marBottom w:val="0"/>
                                                      <w:divBdr>
                                                        <w:top w:val="none" w:sz="0" w:space="0" w:color="auto"/>
                                                        <w:left w:val="none" w:sz="0" w:space="0" w:color="auto"/>
                                                        <w:bottom w:val="none" w:sz="0" w:space="0" w:color="auto"/>
                                                        <w:right w:val="none" w:sz="0" w:space="0" w:color="auto"/>
                                                      </w:divBdr>
                                                      <w:divsChild>
                                                        <w:div w:id="469636111">
                                                          <w:marLeft w:val="0"/>
                                                          <w:marRight w:val="0"/>
                                                          <w:marTop w:val="0"/>
                                                          <w:marBottom w:val="0"/>
                                                          <w:divBdr>
                                                            <w:top w:val="none" w:sz="0" w:space="0" w:color="auto"/>
                                                            <w:left w:val="none" w:sz="0" w:space="0" w:color="auto"/>
                                                            <w:bottom w:val="none" w:sz="0" w:space="0" w:color="auto"/>
                                                            <w:right w:val="none" w:sz="0" w:space="0" w:color="auto"/>
                                                          </w:divBdr>
                                                          <w:divsChild>
                                                            <w:div w:id="1585647505">
                                                              <w:marLeft w:val="0"/>
                                                              <w:marRight w:val="0"/>
                                                              <w:marTop w:val="0"/>
                                                              <w:marBottom w:val="0"/>
                                                              <w:divBdr>
                                                                <w:top w:val="none" w:sz="0" w:space="0" w:color="auto"/>
                                                                <w:left w:val="none" w:sz="0" w:space="0" w:color="auto"/>
                                                                <w:bottom w:val="none" w:sz="0" w:space="0" w:color="auto"/>
                                                                <w:right w:val="none" w:sz="0" w:space="0" w:color="auto"/>
                                                              </w:divBdr>
                                                              <w:divsChild>
                                                                <w:div w:id="1173883732">
                                                                  <w:marLeft w:val="0"/>
                                                                  <w:marRight w:val="0"/>
                                                                  <w:marTop w:val="0"/>
                                                                  <w:marBottom w:val="0"/>
                                                                  <w:divBdr>
                                                                    <w:top w:val="none" w:sz="0" w:space="0" w:color="auto"/>
                                                                    <w:left w:val="none" w:sz="0" w:space="0" w:color="auto"/>
                                                                    <w:bottom w:val="none" w:sz="0" w:space="0" w:color="auto"/>
                                                                    <w:right w:val="none" w:sz="0" w:space="0" w:color="auto"/>
                                                                  </w:divBdr>
                                                                  <w:divsChild>
                                                                    <w:div w:id="1448504757">
                                                                      <w:marLeft w:val="0"/>
                                                                      <w:marRight w:val="0"/>
                                                                      <w:marTop w:val="0"/>
                                                                      <w:marBottom w:val="0"/>
                                                                      <w:divBdr>
                                                                        <w:top w:val="none" w:sz="0" w:space="0" w:color="auto"/>
                                                                        <w:left w:val="none" w:sz="0" w:space="0" w:color="auto"/>
                                                                        <w:bottom w:val="none" w:sz="0" w:space="0" w:color="auto"/>
                                                                        <w:right w:val="none" w:sz="0" w:space="0" w:color="auto"/>
                                                                      </w:divBdr>
                                                                      <w:divsChild>
                                                                        <w:div w:id="388651000">
                                                                          <w:marLeft w:val="0"/>
                                                                          <w:marRight w:val="0"/>
                                                                          <w:marTop w:val="0"/>
                                                                          <w:marBottom w:val="0"/>
                                                                          <w:divBdr>
                                                                            <w:top w:val="none" w:sz="0" w:space="0" w:color="auto"/>
                                                                            <w:left w:val="none" w:sz="0" w:space="0" w:color="auto"/>
                                                                            <w:bottom w:val="none" w:sz="0" w:space="0" w:color="auto"/>
                                                                            <w:right w:val="none" w:sz="0" w:space="0" w:color="auto"/>
                                                                          </w:divBdr>
                                                                          <w:divsChild>
                                                                            <w:div w:id="1494830165">
                                                                              <w:marLeft w:val="0"/>
                                                                              <w:marRight w:val="0"/>
                                                                              <w:marTop w:val="0"/>
                                                                              <w:marBottom w:val="0"/>
                                                                              <w:divBdr>
                                                                                <w:top w:val="none" w:sz="0" w:space="0" w:color="auto"/>
                                                                                <w:left w:val="none" w:sz="0" w:space="0" w:color="auto"/>
                                                                                <w:bottom w:val="none" w:sz="0" w:space="0" w:color="auto"/>
                                                                                <w:right w:val="none" w:sz="0" w:space="0" w:color="auto"/>
                                                                              </w:divBdr>
                                                                              <w:divsChild>
                                                                                <w:div w:id="1980261809">
                                                                                  <w:marLeft w:val="0"/>
                                                                                  <w:marRight w:val="0"/>
                                                                                  <w:marTop w:val="0"/>
                                                                                  <w:marBottom w:val="0"/>
                                                                                  <w:divBdr>
                                                                                    <w:top w:val="none" w:sz="0" w:space="0" w:color="auto"/>
                                                                                    <w:left w:val="none" w:sz="0" w:space="0" w:color="auto"/>
                                                                                    <w:bottom w:val="none" w:sz="0" w:space="0" w:color="auto"/>
                                                                                    <w:right w:val="none" w:sz="0" w:space="0" w:color="auto"/>
                                                                                  </w:divBdr>
                                                                                  <w:divsChild>
                                                                                    <w:div w:id="1164979131">
                                                                                      <w:marLeft w:val="0"/>
                                                                                      <w:marRight w:val="0"/>
                                                                                      <w:marTop w:val="0"/>
                                                                                      <w:marBottom w:val="0"/>
                                                                                      <w:divBdr>
                                                                                        <w:top w:val="none" w:sz="0" w:space="0" w:color="auto"/>
                                                                                        <w:left w:val="none" w:sz="0" w:space="0" w:color="auto"/>
                                                                                        <w:bottom w:val="none" w:sz="0" w:space="0" w:color="auto"/>
                                                                                        <w:right w:val="none" w:sz="0" w:space="0" w:color="auto"/>
                                                                                      </w:divBdr>
                                                                                      <w:divsChild>
                                                                                        <w:div w:id="439878154">
                                                                                          <w:marLeft w:val="0"/>
                                                                                          <w:marRight w:val="0"/>
                                                                                          <w:marTop w:val="0"/>
                                                                                          <w:marBottom w:val="0"/>
                                                                                          <w:divBdr>
                                                                                            <w:top w:val="none" w:sz="0" w:space="0" w:color="auto"/>
                                                                                            <w:left w:val="none" w:sz="0" w:space="0" w:color="auto"/>
                                                                                            <w:bottom w:val="none" w:sz="0" w:space="0" w:color="auto"/>
                                                                                            <w:right w:val="none" w:sz="0" w:space="0" w:color="auto"/>
                                                                                          </w:divBdr>
                                                                                          <w:divsChild>
                                                                                            <w:div w:id="1866212598">
                                                                                              <w:marLeft w:val="0"/>
                                                                                              <w:marRight w:val="0"/>
                                                                                              <w:marTop w:val="0"/>
                                                                                              <w:marBottom w:val="0"/>
                                                                                              <w:divBdr>
                                                                                                <w:top w:val="none" w:sz="0" w:space="0" w:color="auto"/>
                                                                                                <w:left w:val="none" w:sz="0" w:space="0" w:color="auto"/>
                                                                                                <w:bottom w:val="none" w:sz="0" w:space="0" w:color="auto"/>
                                                                                                <w:right w:val="none" w:sz="0" w:space="0" w:color="auto"/>
                                                                                              </w:divBdr>
                                                                                              <w:divsChild>
                                                                                                <w:div w:id="1751585780">
                                                                                                  <w:marLeft w:val="0"/>
                                                                                                  <w:marRight w:val="0"/>
                                                                                                  <w:marTop w:val="0"/>
                                                                                                  <w:marBottom w:val="0"/>
                                                                                                  <w:divBdr>
                                                                                                    <w:top w:val="none" w:sz="0" w:space="0" w:color="auto"/>
                                                                                                    <w:left w:val="none" w:sz="0" w:space="0" w:color="auto"/>
                                                                                                    <w:bottom w:val="none" w:sz="0" w:space="0" w:color="auto"/>
                                                                                                    <w:right w:val="none" w:sz="0" w:space="0" w:color="auto"/>
                                                                                                  </w:divBdr>
                                                                                                  <w:divsChild>
                                                                                                    <w:div w:id="1748529152">
                                                                                                      <w:marLeft w:val="0"/>
                                                                                                      <w:marRight w:val="0"/>
                                                                                                      <w:marTop w:val="0"/>
                                                                                                      <w:marBottom w:val="0"/>
                                                                                                      <w:divBdr>
                                                                                                        <w:top w:val="none" w:sz="0" w:space="0" w:color="auto"/>
                                                                                                        <w:left w:val="none" w:sz="0" w:space="0" w:color="auto"/>
                                                                                                        <w:bottom w:val="none" w:sz="0" w:space="0" w:color="auto"/>
                                                                                                        <w:right w:val="none" w:sz="0" w:space="0" w:color="auto"/>
                                                                                                      </w:divBdr>
                                                                                                      <w:divsChild>
                                                                                                        <w:div w:id="1966034794">
                                                                                                          <w:marLeft w:val="0"/>
                                                                                                          <w:marRight w:val="0"/>
                                                                                                          <w:marTop w:val="0"/>
                                                                                                          <w:marBottom w:val="0"/>
                                                                                                          <w:divBdr>
                                                                                                            <w:top w:val="none" w:sz="0" w:space="0" w:color="auto"/>
                                                                                                            <w:left w:val="none" w:sz="0" w:space="0" w:color="auto"/>
                                                                                                            <w:bottom w:val="none" w:sz="0" w:space="0" w:color="auto"/>
                                                                                                            <w:right w:val="none" w:sz="0" w:space="0" w:color="auto"/>
                                                                                                          </w:divBdr>
                                                                                                          <w:divsChild>
                                                                                                            <w:div w:id="55469331">
                                                                                                              <w:marLeft w:val="0"/>
                                                                                                              <w:marRight w:val="0"/>
                                                                                                              <w:marTop w:val="0"/>
                                                                                                              <w:marBottom w:val="0"/>
                                                                                                              <w:divBdr>
                                                                                                                <w:top w:val="none" w:sz="0" w:space="0" w:color="auto"/>
                                                                                                                <w:left w:val="none" w:sz="0" w:space="0" w:color="auto"/>
                                                                                                                <w:bottom w:val="none" w:sz="0" w:space="0" w:color="auto"/>
                                                                                                                <w:right w:val="none" w:sz="0" w:space="0" w:color="auto"/>
                                                                                                              </w:divBdr>
                                                                                                              <w:divsChild>
                                                                                                                <w:div w:id="840777567">
                                                                                                                  <w:marLeft w:val="0"/>
                                                                                                                  <w:marRight w:val="0"/>
                                                                                                                  <w:marTop w:val="0"/>
                                                                                                                  <w:marBottom w:val="0"/>
                                                                                                                  <w:divBdr>
                                                                                                                    <w:top w:val="none" w:sz="0" w:space="0" w:color="auto"/>
                                                                                                                    <w:left w:val="none" w:sz="0" w:space="0" w:color="auto"/>
                                                                                                                    <w:bottom w:val="none" w:sz="0" w:space="0" w:color="auto"/>
                                                                                                                    <w:right w:val="none" w:sz="0" w:space="0" w:color="auto"/>
                                                                                                                  </w:divBdr>
                                                                                                                  <w:divsChild>
                                                                                                                    <w:div w:id="1196388055">
                                                                                                                      <w:marLeft w:val="0"/>
                                                                                                                      <w:marRight w:val="0"/>
                                                                                                                      <w:marTop w:val="0"/>
                                                                                                                      <w:marBottom w:val="0"/>
                                                                                                                      <w:divBdr>
                                                                                                                        <w:top w:val="none" w:sz="0" w:space="0" w:color="auto"/>
                                                                                                                        <w:left w:val="none" w:sz="0" w:space="0" w:color="auto"/>
                                                                                                                        <w:bottom w:val="none" w:sz="0" w:space="0" w:color="auto"/>
                                                                                                                        <w:right w:val="none" w:sz="0" w:space="0" w:color="auto"/>
                                                                                                                      </w:divBdr>
                                                                                                                      <w:divsChild>
                                                                                                                        <w:div w:id="1456872487">
                                                                                                                          <w:marLeft w:val="0"/>
                                                                                                                          <w:marRight w:val="0"/>
                                                                                                                          <w:marTop w:val="0"/>
                                                                                                                          <w:marBottom w:val="0"/>
                                                                                                                          <w:divBdr>
                                                                                                                            <w:top w:val="none" w:sz="0" w:space="0" w:color="auto"/>
                                                                                                                            <w:left w:val="none" w:sz="0" w:space="0" w:color="auto"/>
                                                                                                                            <w:bottom w:val="none" w:sz="0" w:space="0" w:color="auto"/>
                                                                                                                            <w:right w:val="none" w:sz="0" w:space="0" w:color="auto"/>
                                                                                                                          </w:divBdr>
                                                                                                                          <w:divsChild>
                                                                                                                            <w:div w:id="1875269018">
                                                                                                                              <w:marLeft w:val="0"/>
                                                                                                                              <w:marRight w:val="0"/>
                                                                                                                              <w:marTop w:val="0"/>
                                                                                                                              <w:marBottom w:val="0"/>
                                                                                                                              <w:divBdr>
                                                                                                                                <w:top w:val="none" w:sz="0" w:space="0" w:color="auto"/>
                                                                                                                                <w:left w:val="none" w:sz="0" w:space="0" w:color="auto"/>
                                                                                                                                <w:bottom w:val="none" w:sz="0" w:space="0" w:color="auto"/>
                                                                                                                                <w:right w:val="none" w:sz="0" w:space="0" w:color="auto"/>
                                                                                                                              </w:divBdr>
                                                                                                                              <w:divsChild>
                                                                                                                                <w:div w:id="1683313549">
                                                                                                                                  <w:marLeft w:val="0"/>
                                                                                                                                  <w:marRight w:val="0"/>
                                                                                                                                  <w:marTop w:val="0"/>
                                                                                                                                  <w:marBottom w:val="0"/>
                                                                                                                                  <w:divBdr>
                                                                                                                                    <w:top w:val="none" w:sz="0" w:space="0" w:color="auto"/>
                                                                                                                                    <w:left w:val="none" w:sz="0" w:space="0" w:color="auto"/>
                                                                                                                                    <w:bottom w:val="none" w:sz="0" w:space="0" w:color="auto"/>
                                                                                                                                    <w:right w:val="none" w:sz="0" w:space="0" w:color="auto"/>
                                                                                                                                  </w:divBdr>
                                                                                                                                  <w:divsChild>
                                                                                                                                    <w:div w:id="1653824247">
                                                                                                                                      <w:marLeft w:val="0"/>
                                                                                                                                      <w:marRight w:val="0"/>
                                                                                                                                      <w:marTop w:val="0"/>
                                                                                                                                      <w:marBottom w:val="0"/>
                                                                                                                                      <w:divBdr>
                                                                                                                                        <w:top w:val="none" w:sz="0" w:space="0" w:color="auto"/>
                                                                                                                                        <w:left w:val="none" w:sz="0" w:space="0" w:color="auto"/>
                                                                                                                                        <w:bottom w:val="none" w:sz="0" w:space="0" w:color="auto"/>
                                                                                                                                        <w:right w:val="none" w:sz="0" w:space="0" w:color="auto"/>
                                                                                                                                      </w:divBdr>
                                                                                                                                      <w:divsChild>
                                                                                                                                        <w:div w:id="9264717">
                                                                                                                                          <w:marLeft w:val="0"/>
                                                                                                                                          <w:marRight w:val="0"/>
                                                                                                                                          <w:marTop w:val="0"/>
                                                                                                                                          <w:marBottom w:val="0"/>
                                                                                                                                          <w:divBdr>
                                                                                                                                            <w:top w:val="none" w:sz="0" w:space="0" w:color="auto"/>
                                                                                                                                            <w:left w:val="none" w:sz="0" w:space="0" w:color="auto"/>
                                                                                                                                            <w:bottom w:val="none" w:sz="0" w:space="0" w:color="auto"/>
                                                                                                                                            <w:right w:val="none" w:sz="0" w:space="0" w:color="auto"/>
                                                                                                                                          </w:divBdr>
                                                                                                                                          <w:divsChild>
                                                                                                                                            <w:div w:id="861090224">
                                                                                                                                              <w:marLeft w:val="0"/>
                                                                                                                                              <w:marRight w:val="0"/>
                                                                                                                                              <w:marTop w:val="0"/>
                                                                                                                                              <w:marBottom w:val="0"/>
                                                                                                                                              <w:divBdr>
                                                                                                                                                <w:top w:val="none" w:sz="0" w:space="0" w:color="auto"/>
                                                                                                                                                <w:left w:val="none" w:sz="0" w:space="0" w:color="auto"/>
                                                                                                                                                <w:bottom w:val="none" w:sz="0" w:space="0" w:color="auto"/>
                                                                                                                                                <w:right w:val="none" w:sz="0" w:space="0" w:color="auto"/>
                                                                                                                                              </w:divBdr>
                                                                                                                                              <w:divsChild>
                                                                                                                                                <w:div w:id="417943218">
                                                                                                                                                  <w:marLeft w:val="0"/>
                                                                                                                                                  <w:marRight w:val="0"/>
                                                                                                                                                  <w:marTop w:val="0"/>
                                                                                                                                                  <w:marBottom w:val="0"/>
                                                                                                                                                  <w:divBdr>
                                                                                                                                                    <w:top w:val="none" w:sz="0" w:space="0" w:color="auto"/>
                                                                                                                                                    <w:left w:val="none" w:sz="0" w:space="0" w:color="auto"/>
                                                                                                                                                    <w:bottom w:val="none" w:sz="0" w:space="0" w:color="auto"/>
                                                                                                                                                    <w:right w:val="none" w:sz="0" w:space="0" w:color="auto"/>
                                                                                                                                                  </w:divBdr>
                                                                                                                                                  <w:divsChild>
                                                                                                                                                    <w:div w:id="1033967840">
                                                                                                                                                      <w:marLeft w:val="0"/>
                                                                                                                                                      <w:marRight w:val="0"/>
                                                                                                                                                      <w:marTop w:val="0"/>
                                                                                                                                                      <w:marBottom w:val="0"/>
                                                                                                                                                      <w:divBdr>
                                                                                                                                                        <w:top w:val="none" w:sz="0" w:space="0" w:color="auto"/>
                                                                                                                                                        <w:left w:val="none" w:sz="0" w:space="0" w:color="auto"/>
                                                                                                                                                        <w:bottom w:val="none" w:sz="0" w:space="0" w:color="auto"/>
                                                                                                                                                        <w:right w:val="none" w:sz="0" w:space="0" w:color="auto"/>
                                                                                                                                                      </w:divBdr>
                                                                                                                                                      <w:divsChild>
                                                                                                                                                        <w:div w:id="299070699">
                                                                                                                                                          <w:marLeft w:val="0"/>
                                                                                                                                                          <w:marRight w:val="0"/>
                                                                                                                                                          <w:marTop w:val="0"/>
                                                                                                                                                          <w:marBottom w:val="0"/>
                                                                                                                                                          <w:divBdr>
                                                                                                                                                            <w:top w:val="none" w:sz="0" w:space="0" w:color="auto"/>
                                                                                                                                                            <w:left w:val="none" w:sz="0" w:space="0" w:color="auto"/>
                                                                                                                                                            <w:bottom w:val="none" w:sz="0" w:space="0" w:color="auto"/>
                                                                                                                                                            <w:right w:val="none" w:sz="0" w:space="0" w:color="auto"/>
                                                                                                                                                          </w:divBdr>
                                                                                                                                                          <w:divsChild>
                                                                                                                                                            <w:div w:id="1984037174">
                                                                                                                                                              <w:marLeft w:val="0"/>
                                                                                                                                                              <w:marRight w:val="0"/>
                                                                                                                                                              <w:marTop w:val="0"/>
                                                                                                                                                              <w:marBottom w:val="0"/>
                                                                                                                                                              <w:divBdr>
                                                                                                                                                                <w:top w:val="none" w:sz="0" w:space="0" w:color="auto"/>
                                                                                                                                                                <w:left w:val="none" w:sz="0" w:space="0" w:color="auto"/>
                                                                                                                                                                <w:bottom w:val="none" w:sz="0" w:space="0" w:color="auto"/>
                                                                                                                                                                <w:right w:val="none" w:sz="0" w:space="0" w:color="auto"/>
                                                                                                                                                              </w:divBdr>
                                                                                                                                                              <w:divsChild>
                                                                                                                                                                <w:div w:id="1028485637">
                                                                                                                                                                  <w:marLeft w:val="0"/>
                                                                                                                                                                  <w:marRight w:val="0"/>
                                                                                                                                                                  <w:marTop w:val="0"/>
                                                                                                                                                                  <w:marBottom w:val="0"/>
                                                                                                                                                                  <w:divBdr>
                                                                                                                                                                    <w:top w:val="none" w:sz="0" w:space="0" w:color="auto"/>
                                                                                                                                                                    <w:left w:val="none" w:sz="0" w:space="0" w:color="auto"/>
                                                                                                                                                                    <w:bottom w:val="none" w:sz="0" w:space="0" w:color="auto"/>
                                                                                                                                                                    <w:right w:val="none" w:sz="0" w:space="0" w:color="auto"/>
                                                                                                                                                                  </w:divBdr>
                                                                                                                                                                  <w:divsChild>
                                                                                                                                                                    <w:div w:id="1597665547">
                                                                                                                                                                      <w:marLeft w:val="0"/>
                                                                                                                                                                      <w:marRight w:val="0"/>
                                                                                                                                                                      <w:marTop w:val="0"/>
                                                                                                                                                                      <w:marBottom w:val="0"/>
                                                                                                                                                                      <w:divBdr>
                                                                                                                                                                        <w:top w:val="none" w:sz="0" w:space="0" w:color="auto"/>
                                                                                                                                                                        <w:left w:val="none" w:sz="0" w:space="0" w:color="auto"/>
                                                                                                                                                                        <w:bottom w:val="none" w:sz="0" w:space="0" w:color="auto"/>
                                                                                                                                                                        <w:right w:val="none" w:sz="0" w:space="0" w:color="auto"/>
                                                                                                                                                                      </w:divBdr>
                                                                                                                                                                      <w:divsChild>
                                                                                                                                                                        <w:div w:id="2129854767">
                                                                                                                                                                          <w:marLeft w:val="0"/>
                                                                                                                                                                          <w:marRight w:val="0"/>
                                                                                                                                                                          <w:marTop w:val="0"/>
                                                                                                                                                                          <w:marBottom w:val="0"/>
                                                                                                                                                                          <w:divBdr>
                                                                                                                                                                            <w:top w:val="none" w:sz="0" w:space="0" w:color="auto"/>
                                                                                                                                                                            <w:left w:val="none" w:sz="0" w:space="0" w:color="auto"/>
                                                                                                                                                                            <w:bottom w:val="none" w:sz="0" w:space="0" w:color="auto"/>
                                                                                                                                                                            <w:right w:val="none" w:sz="0" w:space="0" w:color="auto"/>
                                                                                                                                                                          </w:divBdr>
                                                                                                                                                                          <w:divsChild>
                                                                                                                                                                            <w:div w:id="43063467">
                                                                                                                                                                              <w:marLeft w:val="0"/>
                                                                                                                                                                              <w:marRight w:val="0"/>
                                                                                                                                                                              <w:marTop w:val="0"/>
                                                                                                                                                                              <w:marBottom w:val="0"/>
                                                                                                                                                                              <w:divBdr>
                                                                                                                                                                                <w:top w:val="none" w:sz="0" w:space="0" w:color="auto"/>
                                                                                                                                                                                <w:left w:val="none" w:sz="0" w:space="0" w:color="auto"/>
                                                                                                                                                                                <w:bottom w:val="none" w:sz="0" w:space="0" w:color="auto"/>
                                                                                                                                                                                <w:right w:val="none" w:sz="0" w:space="0" w:color="auto"/>
                                                                                                                                                                              </w:divBdr>
                                                                                                                                                                              <w:divsChild>
                                                                                                                                                                                <w:div w:id="764765026">
                                                                                                                                                                                  <w:marLeft w:val="0"/>
                                                                                                                                                                                  <w:marRight w:val="0"/>
                                                                                                                                                                                  <w:marTop w:val="0"/>
                                                                                                                                                                                  <w:marBottom w:val="0"/>
                                                                                                                                                                                  <w:divBdr>
                                                                                                                                                                                    <w:top w:val="none" w:sz="0" w:space="0" w:color="auto"/>
                                                                                                                                                                                    <w:left w:val="none" w:sz="0" w:space="0" w:color="auto"/>
                                                                                                                                                                                    <w:bottom w:val="none" w:sz="0" w:space="0" w:color="auto"/>
                                                                                                                                                                                    <w:right w:val="none" w:sz="0" w:space="0" w:color="auto"/>
                                                                                                                                                                                  </w:divBdr>
                                                                                                                                                                                  <w:divsChild>
                                                                                                                                                                                    <w:div w:id="720056401">
                                                                                                                                                                                      <w:marLeft w:val="0"/>
                                                                                                                                                                                      <w:marRight w:val="0"/>
                                                                                                                                                                                      <w:marTop w:val="0"/>
                                                                                                                                                                                      <w:marBottom w:val="0"/>
                                                                                                                                                                                      <w:divBdr>
                                                                                                                                                                                        <w:top w:val="none" w:sz="0" w:space="0" w:color="auto"/>
                                                                                                                                                                                        <w:left w:val="none" w:sz="0" w:space="0" w:color="auto"/>
                                                                                                                                                                                        <w:bottom w:val="none" w:sz="0" w:space="0" w:color="auto"/>
                                                                                                                                                                                        <w:right w:val="none" w:sz="0" w:space="0" w:color="auto"/>
                                                                                                                                                                                      </w:divBdr>
                                                                                                                                                                                      <w:divsChild>
                                                                                                                                                                                        <w:div w:id="2129540701">
                                                                                                                                                                                          <w:marLeft w:val="0"/>
                                                                                                                                                                                          <w:marRight w:val="0"/>
                                                                                                                                                                                          <w:marTop w:val="0"/>
                                                                                                                                                                                          <w:marBottom w:val="0"/>
                                                                                                                                                                                          <w:divBdr>
                                                                                                                                                                                            <w:top w:val="none" w:sz="0" w:space="0" w:color="auto"/>
                                                                                                                                                                                            <w:left w:val="none" w:sz="0" w:space="0" w:color="auto"/>
                                                                                                                                                                                            <w:bottom w:val="none" w:sz="0" w:space="0" w:color="auto"/>
                                                                                                                                                                                            <w:right w:val="none" w:sz="0" w:space="0" w:color="auto"/>
                                                                                                                                                                                          </w:divBdr>
                                                                                                                                                                                          <w:divsChild>
                                                                                                                                                                                            <w:div w:id="506797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329678665">
      <w:bodyDiv w:val="1"/>
      <w:marLeft w:val="0"/>
      <w:marRight w:val="0"/>
      <w:marTop w:val="0"/>
      <w:marBottom w:val="0"/>
      <w:divBdr>
        <w:top w:val="none" w:sz="0" w:space="0" w:color="auto"/>
        <w:left w:val="none" w:sz="0" w:space="0" w:color="auto"/>
        <w:bottom w:val="none" w:sz="0" w:space="0" w:color="auto"/>
        <w:right w:val="none" w:sz="0" w:space="0" w:color="auto"/>
      </w:divBdr>
    </w:div>
    <w:div w:id="919096056">
      <w:bodyDiv w:val="1"/>
      <w:marLeft w:val="0"/>
      <w:marRight w:val="0"/>
      <w:marTop w:val="0"/>
      <w:marBottom w:val="0"/>
      <w:divBdr>
        <w:top w:val="none" w:sz="0" w:space="0" w:color="auto"/>
        <w:left w:val="none" w:sz="0" w:space="0" w:color="auto"/>
        <w:bottom w:val="none" w:sz="0" w:space="0" w:color="auto"/>
        <w:right w:val="none" w:sz="0" w:space="0" w:color="auto"/>
      </w:divBdr>
    </w:div>
    <w:div w:id="1099640691">
      <w:bodyDiv w:val="1"/>
      <w:marLeft w:val="0"/>
      <w:marRight w:val="0"/>
      <w:marTop w:val="0"/>
      <w:marBottom w:val="0"/>
      <w:divBdr>
        <w:top w:val="none" w:sz="0" w:space="0" w:color="auto"/>
        <w:left w:val="none" w:sz="0" w:space="0" w:color="auto"/>
        <w:bottom w:val="none" w:sz="0" w:space="0" w:color="auto"/>
        <w:right w:val="none" w:sz="0" w:space="0" w:color="auto"/>
      </w:divBdr>
    </w:div>
    <w:div w:id="1462650003">
      <w:bodyDiv w:val="1"/>
      <w:marLeft w:val="0"/>
      <w:marRight w:val="0"/>
      <w:marTop w:val="0"/>
      <w:marBottom w:val="0"/>
      <w:divBdr>
        <w:top w:val="none" w:sz="0" w:space="0" w:color="auto"/>
        <w:left w:val="none" w:sz="0" w:space="0" w:color="auto"/>
        <w:bottom w:val="none" w:sz="0" w:space="0" w:color="auto"/>
        <w:right w:val="none" w:sz="0" w:space="0" w:color="auto"/>
      </w:divBdr>
    </w:div>
    <w:div w:id="1684472013">
      <w:bodyDiv w:val="1"/>
      <w:marLeft w:val="0"/>
      <w:marRight w:val="0"/>
      <w:marTop w:val="0"/>
      <w:marBottom w:val="0"/>
      <w:divBdr>
        <w:top w:val="none" w:sz="0" w:space="0" w:color="auto"/>
        <w:left w:val="none" w:sz="0" w:space="0" w:color="auto"/>
        <w:bottom w:val="none" w:sz="0" w:space="0" w:color="auto"/>
        <w:right w:val="none" w:sz="0" w:space="0" w:color="auto"/>
      </w:divBdr>
    </w:div>
    <w:div w:id="1754740047">
      <w:bodyDiv w:val="1"/>
      <w:marLeft w:val="0"/>
      <w:marRight w:val="0"/>
      <w:marTop w:val="0"/>
      <w:marBottom w:val="0"/>
      <w:divBdr>
        <w:top w:val="none" w:sz="0" w:space="0" w:color="auto"/>
        <w:left w:val="none" w:sz="0" w:space="0" w:color="auto"/>
        <w:bottom w:val="none" w:sz="0" w:space="0" w:color="auto"/>
        <w:right w:val="none" w:sz="0" w:space="0" w:color="auto"/>
      </w:divBdr>
    </w:div>
    <w:div w:id="1847095259">
      <w:bodyDiv w:val="1"/>
      <w:marLeft w:val="0"/>
      <w:marRight w:val="0"/>
      <w:marTop w:val="0"/>
      <w:marBottom w:val="0"/>
      <w:divBdr>
        <w:top w:val="none" w:sz="0" w:space="0" w:color="auto"/>
        <w:left w:val="none" w:sz="0" w:space="0" w:color="auto"/>
        <w:bottom w:val="none" w:sz="0" w:space="0" w:color="auto"/>
        <w:right w:val="none" w:sz="0" w:space="0" w:color="auto"/>
      </w:divBdr>
    </w:div>
    <w:div w:id="199256041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ntTable" Target="fontTable.xml"/><Relationship Id="rId13" Type="http://schemas.microsoft.com/office/2011/relationships/people" Target="people.xml"/><Relationship Id="rId14"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comments" Target="comments.xml"/><Relationship Id="rId8" Type="http://schemas.microsoft.com/office/2011/relationships/commentsExtended" Target="commentsExtended.xml"/><Relationship Id="rId9" Type="http://schemas.openxmlformats.org/officeDocument/2006/relationships/hyperlink" Target="http://bridgeslab.github.io/TissueSpecificTscKnockouts" TargetMode="External"/><Relationship Id="rId10" Type="http://schemas.openxmlformats.org/officeDocument/2006/relationships/footer" Target="footer1.xml"/></Relationships>
</file>

<file path=word/theme/_rels/theme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BlackTie">
  <a:themeElements>
    <a:clrScheme name="BlackTie">
      <a:dk1>
        <a:srgbClr val="000000"/>
      </a:dk1>
      <a:lt1>
        <a:srgbClr val="FFFFFF"/>
      </a:lt1>
      <a:dk2>
        <a:srgbClr val="46464A"/>
      </a:dk2>
      <a:lt2>
        <a:srgbClr val="E3DCCF"/>
      </a:lt2>
      <a:accent1>
        <a:srgbClr val="6F6F74"/>
      </a:accent1>
      <a:accent2>
        <a:srgbClr val="A7B789"/>
      </a:accent2>
      <a:accent3>
        <a:srgbClr val="BEAE98"/>
      </a:accent3>
      <a:accent4>
        <a:srgbClr val="92A9B9"/>
      </a:accent4>
      <a:accent5>
        <a:srgbClr val="9C8265"/>
      </a:accent5>
      <a:accent6>
        <a:srgbClr val="8D6974"/>
      </a:accent6>
      <a:hlink>
        <a:srgbClr val="67AABF"/>
      </a:hlink>
      <a:folHlink>
        <a:srgbClr val="B1B5AB"/>
      </a:folHlink>
    </a:clrScheme>
    <a:fontScheme name="BlackTie">
      <a:maj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BlackTie">
      <a:fillStyleLst>
        <a:solidFill>
          <a:schemeClr val="phClr"/>
        </a:solidFill>
        <a:gradFill rotWithShape="1">
          <a:gsLst>
            <a:gs pos="0">
              <a:schemeClr val="phClr">
                <a:tint val="45000"/>
                <a:satMod val="220000"/>
              </a:schemeClr>
            </a:gs>
            <a:gs pos="30000">
              <a:schemeClr val="phClr">
                <a:tint val="61000"/>
                <a:satMod val="220000"/>
              </a:schemeClr>
            </a:gs>
            <a:gs pos="45000">
              <a:schemeClr val="phClr">
                <a:tint val="66000"/>
                <a:satMod val="240000"/>
              </a:schemeClr>
            </a:gs>
            <a:gs pos="55000">
              <a:schemeClr val="phClr">
                <a:tint val="66000"/>
                <a:satMod val="220000"/>
              </a:schemeClr>
            </a:gs>
            <a:gs pos="73000">
              <a:schemeClr val="phClr">
                <a:tint val="61000"/>
                <a:satMod val="220000"/>
              </a:schemeClr>
            </a:gs>
            <a:gs pos="100000">
              <a:schemeClr val="phClr">
                <a:tint val="45000"/>
                <a:satMod val="220000"/>
              </a:schemeClr>
            </a:gs>
          </a:gsLst>
          <a:lin ang="950000" scaled="1"/>
        </a:gradFill>
        <a:gradFill rotWithShape="1">
          <a:gsLst>
            <a:gs pos="0">
              <a:schemeClr val="phClr">
                <a:shade val="63000"/>
                <a:satMod val="110000"/>
              </a:schemeClr>
            </a:gs>
            <a:gs pos="30000">
              <a:schemeClr val="phClr">
                <a:shade val="90000"/>
                <a:satMod val="120000"/>
              </a:schemeClr>
            </a:gs>
            <a:gs pos="45000">
              <a:schemeClr val="phClr">
                <a:shade val="100000"/>
                <a:satMod val="128000"/>
              </a:schemeClr>
            </a:gs>
            <a:gs pos="55000">
              <a:schemeClr val="phClr">
                <a:shade val="100000"/>
                <a:satMod val="128000"/>
              </a:schemeClr>
            </a:gs>
            <a:gs pos="73000">
              <a:schemeClr val="phClr">
                <a:shade val="90000"/>
                <a:satMod val="120000"/>
              </a:schemeClr>
            </a:gs>
            <a:gs pos="100000">
              <a:schemeClr val="phClr">
                <a:shade val="63000"/>
                <a:satMod val="110000"/>
              </a:schemeClr>
            </a:gs>
          </a:gsLst>
          <a:lin ang="950000" scaled="1"/>
        </a:gradFill>
      </a:fillStyleLst>
      <a:lnStyleLst>
        <a:ln w="9525" cap="flat" cmpd="sng" algn="ctr">
          <a:solidFill>
            <a:schemeClr val="phClr"/>
          </a:solidFill>
          <a:prstDash val="solid"/>
        </a:ln>
        <a:ln w="19050" cap="flat" cmpd="sng" algn="ctr">
          <a:solidFill>
            <a:schemeClr val="phClr"/>
          </a:solidFill>
          <a:prstDash val="solid"/>
        </a:ln>
        <a:ln w="53975" cap="flat" cmpd="dbl" algn="ctr">
          <a:solidFill>
            <a:schemeClr val="phClr"/>
          </a:solidFill>
          <a:prstDash val="solid"/>
        </a:ln>
      </a:lnStyleLst>
      <a:effectStyleLst>
        <a:effectStyle>
          <a:effectLst>
            <a:outerShdw blurRad="38100" dist="25400" dir="5400000" rotWithShape="0">
              <a:srgbClr val="000000">
                <a:alpha val="40000"/>
              </a:srgbClr>
            </a:outerShdw>
          </a:effectLst>
        </a:effectStyle>
        <a:effectStyle>
          <a:effectLst>
            <a:outerShdw blurRad="50800" dist="41909" dir="5400000" rotWithShape="0">
              <a:srgbClr val="000000">
                <a:alpha val="40000"/>
              </a:srgbClr>
            </a:outerShdw>
          </a:effectLst>
        </a:effectStyle>
        <a:effectStyle>
          <a:effectLst>
            <a:outerShdw blurRad="57150" dist="38100" dir="5400000" algn="br" rotWithShape="0">
              <a:srgbClr val="000000">
                <a:alpha val="57000"/>
              </a:srgbClr>
            </a:outerShdw>
          </a:effectLst>
          <a:scene3d>
            <a:camera prst="orthographicFront">
              <a:rot lat="0" lon="0" rev="0"/>
            </a:camera>
            <a:lightRig rig="twoPt" dir="t">
              <a:rot lat="0" lon="0" rev="1800000"/>
            </a:lightRig>
          </a:scene3d>
          <a:sp3d>
            <a:bevelT w="44450" h="31750" prst="coolSlant"/>
          </a:sp3d>
        </a:effectStyle>
      </a:effectStyleLst>
      <a:bgFillStyleLst>
        <a:solidFill>
          <a:schemeClr val="phClr"/>
        </a:solidFill>
        <a:blipFill rotWithShape="1">
          <a:blip xmlns:r="http://schemas.openxmlformats.org/officeDocument/2006/relationships" r:embed="rId1">
            <a:duotone>
              <a:schemeClr val="phClr">
                <a:tint val="95000"/>
              </a:schemeClr>
              <a:schemeClr val="phClr">
                <a:shade val="20000"/>
              </a:schemeClr>
            </a:duotone>
          </a:blip>
          <a:stretch/>
        </a:blipFill>
        <a:gradFill rotWithShape="1">
          <a:gsLst>
            <a:gs pos="0">
              <a:schemeClr val="phClr">
                <a:tint val="40000"/>
                <a:satMod val="350000"/>
              </a:schemeClr>
            </a:gs>
            <a:gs pos="40000">
              <a:schemeClr val="phClr">
                <a:tint val="45000"/>
                <a:shade val="99000"/>
                <a:satMod val="350000"/>
              </a:schemeClr>
            </a:gs>
            <a:gs pos="100000">
              <a:schemeClr val="phClr">
                <a:shade val="30000"/>
                <a:satMod val="255000"/>
              </a:schemeClr>
            </a:gs>
          </a:gsLst>
          <a:path path="circle">
            <a:fillToRect l="50000" t="-80000" r="50000" b="18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02</TotalTime>
  <Pages>13</Pages>
  <Words>44504</Words>
  <Characters>253677</Characters>
  <Application>Microsoft Macintosh Word</Application>
  <DocSecurity>0</DocSecurity>
  <Lines>2113</Lines>
  <Paragraphs>595</Paragraphs>
  <ScaleCrop>false</ScaleCrop>
  <HeadingPairs>
    <vt:vector size="4" baseType="variant">
      <vt:variant>
        <vt:lpstr>Title</vt:lpstr>
      </vt:variant>
      <vt:variant>
        <vt:i4>1</vt:i4>
      </vt:variant>
      <vt:variant>
        <vt:lpstr>Headings</vt:lpstr>
      </vt:variant>
      <vt:variant>
        <vt:i4>8</vt:i4>
      </vt:variant>
    </vt:vector>
  </HeadingPairs>
  <TitlesOfParts>
    <vt:vector size="9" baseType="lpstr">
      <vt:lpstr/>
      <vt:lpstr>Muscle mTORC1 Activation Causes Reduced Adiposity in Mice</vt:lpstr>
      <vt:lpstr>Abstract</vt:lpstr>
      <vt:lpstr>Introduction</vt:lpstr>
      <vt:lpstr>Methods and Materials</vt:lpstr>
      <vt:lpstr>    Animal Husbandry</vt:lpstr>
      <vt:lpstr>    Food Intake and Body Composition</vt:lpstr>
      <vt:lpstr>    Energy Expenditure Studies</vt:lpstr>
      <vt:lpstr>    Western Blotting</vt:lpstr>
    </vt:vector>
  </TitlesOfParts>
  <Company>UT-HSC</Company>
  <LinksUpToDate>false</LinksUpToDate>
  <CharactersWithSpaces>29758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196</cp:revision>
  <cp:lastPrinted>2015-09-08T14:05:00Z</cp:lastPrinted>
  <dcterms:created xsi:type="dcterms:W3CDTF">2015-07-01T15:40:00Z</dcterms:created>
  <dcterms:modified xsi:type="dcterms:W3CDTF">2016-06-08T20: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molecular-metabolism</vt:lpwstr>
  </property>
  <property fmtid="{D5CDD505-2E9C-101B-9397-08002B2CF9AE}" pid="5" name="Mendeley Recent Style Id 0_1">
    <vt:lpwstr>http://www.zotero.org/styles/ajp-endocrinology-and-metabolism</vt:lpwstr>
  </property>
  <property fmtid="{D5CDD505-2E9C-101B-9397-08002B2CF9AE}" pid="6" name="Mendeley Recent Style Name 0_1">
    <vt:lpwstr>American Journal of Physiology - Endocrinology and Metabolism</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bba-molecular-and-cell-biology-of-lipids</vt:lpwstr>
  </property>
  <property fmtid="{D5CDD505-2E9C-101B-9397-08002B2CF9AE}" pid="10" name="Mendeley Recent Style Name 2_1">
    <vt:lpwstr>BBA - Molecular and Cell Biology of Lipids</vt:lpwstr>
  </property>
  <property fmtid="{D5CDD505-2E9C-101B-9397-08002B2CF9AE}" pid="11" name="Mendeley Recent Style Id 3_1">
    <vt:lpwstr>http://www.zotero.org/styles/current-biology</vt:lpwstr>
  </property>
  <property fmtid="{D5CDD505-2E9C-101B-9397-08002B2CF9AE}" pid="12" name="Mendeley Recent Style Name 3_1">
    <vt:lpwstr>Current Biology</vt:lpwstr>
  </property>
  <property fmtid="{D5CDD505-2E9C-101B-9397-08002B2CF9AE}" pid="13" name="Mendeley Recent Style Id 4_1">
    <vt:lpwstr>http://www.zotero.org/styles/journal-of-endocrinology</vt:lpwstr>
  </property>
  <property fmtid="{D5CDD505-2E9C-101B-9397-08002B2CF9AE}" pid="14" name="Mendeley Recent Style Name 4_1">
    <vt:lpwstr>Journal of Endocrinology</vt:lpwstr>
  </property>
  <property fmtid="{D5CDD505-2E9C-101B-9397-08002B2CF9AE}" pid="15" name="Mendeley Recent Style Id 5_1">
    <vt:lpwstr>http://www.zotero.org/styles/obesity</vt:lpwstr>
  </property>
  <property fmtid="{D5CDD505-2E9C-101B-9397-08002B2CF9AE}" pid="16" name="Mendeley Recent Style Name 5_1">
    <vt:lpwstr>Obesity</vt:lpwstr>
  </property>
  <property fmtid="{D5CDD505-2E9C-101B-9397-08002B2CF9AE}" pid="17" name="Mendeley Recent Style Id 6_1">
    <vt:lpwstr>http://www.zotero.org/styles/plos-one</vt:lpwstr>
  </property>
  <property fmtid="{D5CDD505-2E9C-101B-9397-08002B2CF9AE}" pid="18" name="Mendeley Recent Style Name 6_1">
    <vt:lpwstr>PLOS ONE</vt:lpwstr>
  </property>
  <property fmtid="{D5CDD505-2E9C-101B-9397-08002B2CF9AE}" pid="19" name="Mendeley Recent Style Id 7_1">
    <vt:lpwstr>http://www.zotero.org/styles/science-translational-medicine</vt:lpwstr>
  </property>
  <property fmtid="{D5CDD505-2E9C-101B-9397-08002B2CF9AE}" pid="20" name="Mendeley Recent Style Name 7_1">
    <vt:lpwstr>Science Translational Medicine</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skeletal-muscle</vt:lpwstr>
  </property>
  <property fmtid="{D5CDD505-2E9C-101B-9397-08002B2CF9AE}" pid="24" name="Mendeley Recent Style Name 9_1">
    <vt:lpwstr>Skeletal Muscle</vt:lpwstr>
  </property>
</Properties>
</file>